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42ED7717" w14:textId="0E498323" w:rsidR="009B0D7D" w:rsidRPr="00070EA1" w:rsidRDefault="00341E66" w:rsidP="00517E79">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r w:rsidR="009B0D7D" w:rsidRPr="00070EA1">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p w14:paraId="58BDDAAD" w14:textId="613C89A8" w:rsidR="00174BA2" w:rsidRDefault="00C152F0" w:rsidP="00174BA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00174BA2" w:rsidRPr="00DD15B2">
              <w:rPr>
                <w:rStyle w:val="Hyperlink"/>
              </w:rPr>
              <w:t>DEDICATION</w:t>
            </w:r>
            <w:r w:rsidR="00174BA2">
              <w:rPr>
                <w:webHidden/>
              </w:rPr>
              <w:tab/>
            </w:r>
            <w:r w:rsidR="00174BA2">
              <w:rPr>
                <w:webHidden/>
              </w:rPr>
              <w:fldChar w:fldCharType="begin"/>
            </w:r>
            <w:r w:rsidR="00174BA2">
              <w:rPr>
                <w:webHidden/>
              </w:rPr>
              <w:instrText xml:space="preserve"> PAGEREF _Toc67874797 \h </w:instrText>
            </w:r>
            <w:r w:rsidR="00174BA2">
              <w:rPr>
                <w:webHidden/>
              </w:rPr>
            </w:r>
            <w:r w:rsidR="00174BA2">
              <w:rPr>
                <w:webHidden/>
              </w:rPr>
              <w:fldChar w:fldCharType="separate"/>
            </w:r>
            <w:r w:rsidR="004179D2">
              <w:rPr>
                <w:webHidden/>
              </w:rPr>
              <w:t>4</w:t>
            </w:r>
            <w:r w:rsidR="00174BA2">
              <w:rPr>
                <w:webHidden/>
              </w:rPr>
              <w:fldChar w:fldCharType="end"/>
            </w:r>
          </w:hyperlink>
        </w:p>
        <w:p w14:paraId="067B0DE5" w14:textId="338C61D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8" w:history="1">
            <w:r w:rsidR="00174BA2" w:rsidRPr="00DD15B2">
              <w:rPr>
                <w:rStyle w:val="Hyperlink"/>
              </w:rPr>
              <w:t>ACKNOWLEDGEMENTS</w:t>
            </w:r>
            <w:r w:rsidR="00174BA2">
              <w:rPr>
                <w:webHidden/>
              </w:rPr>
              <w:tab/>
            </w:r>
            <w:r w:rsidR="00174BA2">
              <w:rPr>
                <w:webHidden/>
              </w:rPr>
              <w:fldChar w:fldCharType="begin"/>
            </w:r>
            <w:r w:rsidR="00174BA2">
              <w:rPr>
                <w:webHidden/>
              </w:rPr>
              <w:instrText xml:space="preserve"> PAGEREF _Toc67874798 \h </w:instrText>
            </w:r>
            <w:r w:rsidR="00174BA2">
              <w:rPr>
                <w:webHidden/>
              </w:rPr>
            </w:r>
            <w:r w:rsidR="00174BA2">
              <w:rPr>
                <w:webHidden/>
              </w:rPr>
              <w:fldChar w:fldCharType="separate"/>
            </w:r>
            <w:r w:rsidR="004179D2">
              <w:rPr>
                <w:webHidden/>
              </w:rPr>
              <w:t>5</w:t>
            </w:r>
            <w:r w:rsidR="00174BA2">
              <w:rPr>
                <w:webHidden/>
              </w:rPr>
              <w:fldChar w:fldCharType="end"/>
            </w:r>
          </w:hyperlink>
        </w:p>
        <w:p w14:paraId="39D0C503" w14:textId="05A64AC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9" w:history="1">
            <w:r w:rsidR="00174BA2" w:rsidRPr="00DD15B2">
              <w:rPr>
                <w:rStyle w:val="Hyperlink"/>
              </w:rPr>
              <w:t>ABSTRACT</w:t>
            </w:r>
            <w:r w:rsidR="00174BA2">
              <w:rPr>
                <w:webHidden/>
              </w:rPr>
              <w:tab/>
            </w:r>
            <w:r w:rsidR="00174BA2">
              <w:rPr>
                <w:webHidden/>
              </w:rPr>
              <w:fldChar w:fldCharType="begin"/>
            </w:r>
            <w:r w:rsidR="00174BA2">
              <w:rPr>
                <w:webHidden/>
              </w:rPr>
              <w:instrText xml:space="preserve"> PAGEREF _Toc67874799 \h </w:instrText>
            </w:r>
            <w:r w:rsidR="00174BA2">
              <w:rPr>
                <w:webHidden/>
              </w:rPr>
            </w:r>
            <w:r w:rsidR="00174BA2">
              <w:rPr>
                <w:webHidden/>
              </w:rPr>
              <w:fldChar w:fldCharType="separate"/>
            </w:r>
            <w:r w:rsidR="004179D2">
              <w:rPr>
                <w:webHidden/>
              </w:rPr>
              <w:t>6</w:t>
            </w:r>
            <w:r w:rsidR="00174BA2">
              <w:rPr>
                <w:webHidden/>
              </w:rPr>
              <w:fldChar w:fldCharType="end"/>
            </w:r>
          </w:hyperlink>
        </w:p>
        <w:p w14:paraId="1922CE1F" w14:textId="3AE78D8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0" w:history="1">
            <w:r w:rsidR="00174BA2" w:rsidRPr="00DD15B2">
              <w:rPr>
                <w:rStyle w:val="Hyperlink"/>
              </w:rPr>
              <w:t>LIST OF TABLES</w:t>
            </w:r>
            <w:r w:rsidR="00174BA2">
              <w:rPr>
                <w:webHidden/>
              </w:rPr>
              <w:tab/>
            </w:r>
            <w:r w:rsidR="00174BA2">
              <w:rPr>
                <w:webHidden/>
              </w:rPr>
              <w:fldChar w:fldCharType="begin"/>
            </w:r>
            <w:r w:rsidR="00174BA2">
              <w:rPr>
                <w:webHidden/>
              </w:rPr>
              <w:instrText xml:space="preserve"> PAGEREF _Toc67874800 \h </w:instrText>
            </w:r>
            <w:r w:rsidR="00174BA2">
              <w:rPr>
                <w:webHidden/>
              </w:rPr>
            </w:r>
            <w:r w:rsidR="00174BA2">
              <w:rPr>
                <w:webHidden/>
              </w:rPr>
              <w:fldChar w:fldCharType="separate"/>
            </w:r>
            <w:r w:rsidR="004179D2">
              <w:rPr>
                <w:webHidden/>
              </w:rPr>
              <w:t>7</w:t>
            </w:r>
            <w:r w:rsidR="00174BA2">
              <w:rPr>
                <w:webHidden/>
              </w:rPr>
              <w:fldChar w:fldCharType="end"/>
            </w:r>
          </w:hyperlink>
        </w:p>
        <w:p w14:paraId="674A406B" w14:textId="48AC5F42"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1" w:history="1">
            <w:r w:rsidR="00174BA2" w:rsidRPr="00DD15B2">
              <w:rPr>
                <w:rStyle w:val="Hyperlink"/>
              </w:rPr>
              <w:t>LIST OF FIGURES</w:t>
            </w:r>
            <w:r w:rsidR="00174BA2">
              <w:rPr>
                <w:webHidden/>
              </w:rPr>
              <w:tab/>
            </w:r>
            <w:r w:rsidR="00174BA2">
              <w:rPr>
                <w:webHidden/>
              </w:rPr>
              <w:fldChar w:fldCharType="begin"/>
            </w:r>
            <w:r w:rsidR="00174BA2">
              <w:rPr>
                <w:webHidden/>
              </w:rPr>
              <w:instrText xml:space="preserve"> PAGEREF _Toc67874801 \h </w:instrText>
            </w:r>
            <w:r w:rsidR="00174BA2">
              <w:rPr>
                <w:webHidden/>
              </w:rPr>
            </w:r>
            <w:r w:rsidR="00174BA2">
              <w:rPr>
                <w:webHidden/>
              </w:rPr>
              <w:fldChar w:fldCharType="separate"/>
            </w:r>
            <w:r w:rsidR="004179D2">
              <w:rPr>
                <w:webHidden/>
              </w:rPr>
              <w:t>7</w:t>
            </w:r>
            <w:r w:rsidR="00174BA2">
              <w:rPr>
                <w:webHidden/>
              </w:rPr>
              <w:fldChar w:fldCharType="end"/>
            </w:r>
          </w:hyperlink>
        </w:p>
        <w:p w14:paraId="26963BD0" w14:textId="07DEE21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2" w:history="1">
            <w:r w:rsidR="00174BA2" w:rsidRPr="00DD15B2">
              <w:rPr>
                <w:rStyle w:val="Hyperlink"/>
              </w:rPr>
              <w:t>LIST OF ABBREVIATIONS</w:t>
            </w:r>
            <w:r w:rsidR="00174BA2">
              <w:rPr>
                <w:webHidden/>
              </w:rPr>
              <w:tab/>
            </w:r>
            <w:r w:rsidR="00174BA2">
              <w:rPr>
                <w:webHidden/>
              </w:rPr>
              <w:fldChar w:fldCharType="begin"/>
            </w:r>
            <w:r w:rsidR="00174BA2">
              <w:rPr>
                <w:webHidden/>
              </w:rPr>
              <w:instrText xml:space="preserve"> PAGEREF _Toc67874802 \h </w:instrText>
            </w:r>
            <w:r w:rsidR="00174BA2">
              <w:rPr>
                <w:webHidden/>
              </w:rPr>
            </w:r>
            <w:r w:rsidR="00174BA2">
              <w:rPr>
                <w:webHidden/>
              </w:rPr>
              <w:fldChar w:fldCharType="separate"/>
            </w:r>
            <w:r w:rsidR="004179D2">
              <w:rPr>
                <w:webHidden/>
              </w:rPr>
              <w:t>8</w:t>
            </w:r>
            <w:r w:rsidR="00174BA2">
              <w:rPr>
                <w:webHidden/>
              </w:rPr>
              <w:fldChar w:fldCharType="end"/>
            </w:r>
          </w:hyperlink>
        </w:p>
        <w:p w14:paraId="6C816676" w14:textId="4654EC33"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3" w:history="1">
            <w:r w:rsidR="00174BA2" w:rsidRPr="00DD15B2">
              <w:rPr>
                <w:rStyle w:val="Hyperlink"/>
              </w:rPr>
              <w:t>CHAPTER 1: INTRODUCTION</w:t>
            </w:r>
            <w:r w:rsidR="00174BA2">
              <w:rPr>
                <w:webHidden/>
              </w:rPr>
              <w:tab/>
            </w:r>
            <w:r w:rsidR="00174BA2">
              <w:rPr>
                <w:webHidden/>
              </w:rPr>
              <w:fldChar w:fldCharType="begin"/>
            </w:r>
            <w:r w:rsidR="00174BA2">
              <w:rPr>
                <w:webHidden/>
              </w:rPr>
              <w:instrText xml:space="preserve"> PAGEREF _Toc67874803 \h </w:instrText>
            </w:r>
            <w:r w:rsidR="00174BA2">
              <w:rPr>
                <w:webHidden/>
              </w:rPr>
            </w:r>
            <w:r w:rsidR="00174BA2">
              <w:rPr>
                <w:webHidden/>
              </w:rPr>
              <w:fldChar w:fldCharType="separate"/>
            </w:r>
            <w:r w:rsidR="004179D2">
              <w:rPr>
                <w:webHidden/>
              </w:rPr>
              <w:t>9</w:t>
            </w:r>
            <w:r w:rsidR="00174BA2">
              <w:rPr>
                <w:webHidden/>
              </w:rPr>
              <w:fldChar w:fldCharType="end"/>
            </w:r>
          </w:hyperlink>
        </w:p>
        <w:p w14:paraId="3B44BD25" w14:textId="7A58234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00174BA2" w:rsidRPr="00DD15B2">
              <w:rPr>
                <w:rStyle w:val="Hyperlink"/>
              </w:rPr>
              <w:t>1.1 Background of the Study</w:t>
            </w:r>
            <w:r w:rsidR="00174BA2">
              <w:rPr>
                <w:webHidden/>
              </w:rPr>
              <w:tab/>
            </w:r>
            <w:r w:rsidR="00174BA2">
              <w:rPr>
                <w:webHidden/>
              </w:rPr>
              <w:fldChar w:fldCharType="begin"/>
            </w:r>
            <w:r w:rsidR="00174BA2">
              <w:rPr>
                <w:webHidden/>
              </w:rPr>
              <w:instrText xml:space="preserve"> PAGEREF _Toc67874804 \h </w:instrText>
            </w:r>
            <w:r w:rsidR="00174BA2">
              <w:rPr>
                <w:webHidden/>
              </w:rPr>
            </w:r>
            <w:r w:rsidR="00174BA2">
              <w:rPr>
                <w:webHidden/>
              </w:rPr>
              <w:fldChar w:fldCharType="separate"/>
            </w:r>
            <w:r w:rsidR="004179D2">
              <w:rPr>
                <w:webHidden/>
              </w:rPr>
              <w:t>9</w:t>
            </w:r>
            <w:r w:rsidR="00174BA2">
              <w:rPr>
                <w:webHidden/>
              </w:rPr>
              <w:fldChar w:fldCharType="end"/>
            </w:r>
          </w:hyperlink>
        </w:p>
        <w:p w14:paraId="57190D15" w14:textId="154CF0A3"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00174BA2" w:rsidRPr="00DD15B2">
              <w:rPr>
                <w:rStyle w:val="Hyperlink"/>
              </w:rPr>
              <w:t>1.1.1 Churn Analysis in the Telecom Industry</w:t>
            </w:r>
            <w:r w:rsidR="00174BA2">
              <w:rPr>
                <w:webHidden/>
              </w:rPr>
              <w:tab/>
            </w:r>
            <w:r w:rsidR="00174BA2">
              <w:rPr>
                <w:webHidden/>
              </w:rPr>
              <w:fldChar w:fldCharType="begin"/>
            </w:r>
            <w:r w:rsidR="00174BA2">
              <w:rPr>
                <w:webHidden/>
              </w:rPr>
              <w:instrText xml:space="preserve"> PAGEREF _Toc67874805 \h </w:instrText>
            </w:r>
            <w:r w:rsidR="00174BA2">
              <w:rPr>
                <w:webHidden/>
              </w:rPr>
            </w:r>
            <w:r w:rsidR="00174BA2">
              <w:rPr>
                <w:webHidden/>
              </w:rPr>
              <w:fldChar w:fldCharType="separate"/>
            </w:r>
            <w:r w:rsidR="004179D2">
              <w:rPr>
                <w:webHidden/>
              </w:rPr>
              <w:t>9</w:t>
            </w:r>
            <w:r w:rsidR="00174BA2">
              <w:rPr>
                <w:webHidden/>
              </w:rPr>
              <w:fldChar w:fldCharType="end"/>
            </w:r>
          </w:hyperlink>
        </w:p>
        <w:p w14:paraId="7717B3E5" w14:textId="12E7F1D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00174BA2" w:rsidRPr="00DD15B2">
              <w:rPr>
                <w:rStyle w:val="Hyperlink"/>
              </w:rPr>
              <w:t>1.1.2 Flagging customers and retention policies</w:t>
            </w:r>
            <w:r w:rsidR="00174BA2">
              <w:rPr>
                <w:webHidden/>
              </w:rPr>
              <w:tab/>
            </w:r>
            <w:r w:rsidR="00174BA2">
              <w:rPr>
                <w:webHidden/>
              </w:rPr>
              <w:fldChar w:fldCharType="begin"/>
            </w:r>
            <w:r w:rsidR="00174BA2">
              <w:rPr>
                <w:webHidden/>
              </w:rPr>
              <w:instrText xml:space="preserve"> PAGEREF _Toc67874806 \h </w:instrText>
            </w:r>
            <w:r w:rsidR="00174BA2">
              <w:rPr>
                <w:webHidden/>
              </w:rPr>
            </w:r>
            <w:r w:rsidR="00174BA2">
              <w:rPr>
                <w:webHidden/>
              </w:rPr>
              <w:fldChar w:fldCharType="separate"/>
            </w:r>
            <w:r w:rsidR="004179D2">
              <w:rPr>
                <w:webHidden/>
              </w:rPr>
              <w:t>10</w:t>
            </w:r>
            <w:r w:rsidR="00174BA2">
              <w:rPr>
                <w:webHidden/>
              </w:rPr>
              <w:fldChar w:fldCharType="end"/>
            </w:r>
          </w:hyperlink>
        </w:p>
        <w:p w14:paraId="635D4D27" w14:textId="29ADA9B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00174BA2" w:rsidRPr="00DD15B2">
              <w:rPr>
                <w:rStyle w:val="Hyperlink"/>
              </w:rPr>
              <w:t>1.2 Struggles of the Telecom Industry</w:t>
            </w:r>
            <w:r w:rsidR="00174BA2">
              <w:rPr>
                <w:webHidden/>
              </w:rPr>
              <w:tab/>
            </w:r>
            <w:r w:rsidR="00174BA2">
              <w:rPr>
                <w:webHidden/>
              </w:rPr>
              <w:fldChar w:fldCharType="begin"/>
            </w:r>
            <w:r w:rsidR="00174BA2">
              <w:rPr>
                <w:webHidden/>
              </w:rPr>
              <w:instrText xml:space="preserve"> PAGEREF _Toc67874807 \h </w:instrText>
            </w:r>
            <w:r w:rsidR="00174BA2">
              <w:rPr>
                <w:webHidden/>
              </w:rPr>
            </w:r>
            <w:r w:rsidR="00174BA2">
              <w:rPr>
                <w:webHidden/>
              </w:rPr>
              <w:fldChar w:fldCharType="separate"/>
            </w:r>
            <w:r w:rsidR="004179D2">
              <w:rPr>
                <w:webHidden/>
              </w:rPr>
              <w:t>11</w:t>
            </w:r>
            <w:r w:rsidR="00174BA2">
              <w:rPr>
                <w:webHidden/>
              </w:rPr>
              <w:fldChar w:fldCharType="end"/>
            </w:r>
          </w:hyperlink>
        </w:p>
        <w:p w14:paraId="0D65BFD7" w14:textId="0FDD55D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00174BA2" w:rsidRPr="00DD15B2">
              <w:rPr>
                <w:rStyle w:val="Hyperlink"/>
              </w:rPr>
              <w:t>1.3 Problem Statement</w:t>
            </w:r>
            <w:r w:rsidR="00174BA2">
              <w:rPr>
                <w:webHidden/>
              </w:rPr>
              <w:tab/>
            </w:r>
            <w:r w:rsidR="00174BA2">
              <w:rPr>
                <w:webHidden/>
              </w:rPr>
              <w:fldChar w:fldCharType="begin"/>
            </w:r>
            <w:r w:rsidR="00174BA2">
              <w:rPr>
                <w:webHidden/>
              </w:rPr>
              <w:instrText xml:space="preserve"> PAGEREF _Toc67874808 \h </w:instrText>
            </w:r>
            <w:r w:rsidR="00174BA2">
              <w:rPr>
                <w:webHidden/>
              </w:rPr>
            </w:r>
            <w:r w:rsidR="00174BA2">
              <w:rPr>
                <w:webHidden/>
              </w:rPr>
              <w:fldChar w:fldCharType="separate"/>
            </w:r>
            <w:r w:rsidR="004179D2">
              <w:rPr>
                <w:webHidden/>
              </w:rPr>
              <w:t>12</w:t>
            </w:r>
            <w:r w:rsidR="00174BA2">
              <w:rPr>
                <w:webHidden/>
              </w:rPr>
              <w:fldChar w:fldCharType="end"/>
            </w:r>
          </w:hyperlink>
        </w:p>
        <w:p w14:paraId="137D5973" w14:textId="1DEDECC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00174BA2" w:rsidRPr="00DD15B2">
              <w:rPr>
                <w:rStyle w:val="Hyperlink"/>
              </w:rPr>
              <w:t>1.4 Aim and Objectives</w:t>
            </w:r>
            <w:r w:rsidR="00174BA2">
              <w:rPr>
                <w:webHidden/>
              </w:rPr>
              <w:tab/>
            </w:r>
            <w:r w:rsidR="00174BA2">
              <w:rPr>
                <w:webHidden/>
              </w:rPr>
              <w:fldChar w:fldCharType="begin"/>
            </w:r>
            <w:r w:rsidR="00174BA2">
              <w:rPr>
                <w:webHidden/>
              </w:rPr>
              <w:instrText xml:space="preserve"> PAGEREF _Toc67874809 \h </w:instrText>
            </w:r>
            <w:r w:rsidR="00174BA2">
              <w:rPr>
                <w:webHidden/>
              </w:rPr>
            </w:r>
            <w:r w:rsidR="00174BA2">
              <w:rPr>
                <w:webHidden/>
              </w:rPr>
              <w:fldChar w:fldCharType="separate"/>
            </w:r>
            <w:r w:rsidR="004179D2">
              <w:rPr>
                <w:webHidden/>
              </w:rPr>
              <w:t>12</w:t>
            </w:r>
            <w:r w:rsidR="00174BA2">
              <w:rPr>
                <w:webHidden/>
              </w:rPr>
              <w:fldChar w:fldCharType="end"/>
            </w:r>
          </w:hyperlink>
        </w:p>
        <w:p w14:paraId="4ADD490C" w14:textId="0833686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00174BA2" w:rsidRPr="00DD15B2">
              <w:rPr>
                <w:rStyle w:val="Hyperlink"/>
              </w:rPr>
              <w:t>1.5 Research Questions</w:t>
            </w:r>
            <w:r w:rsidR="00174BA2">
              <w:rPr>
                <w:webHidden/>
              </w:rPr>
              <w:tab/>
            </w:r>
            <w:r w:rsidR="00174BA2">
              <w:rPr>
                <w:webHidden/>
              </w:rPr>
              <w:fldChar w:fldCharType="begin"/>
            </w:r>
            <w:r w:rsidR="00174BA2">
              <w:rPr>
                <w:webHidden/>
              </w:rPr>
              <w:instrText xml:space="preserve"> PAGEREF _Toc67874810 \h </w:instrText>
            </w:r>
            <w:r w:rsidR="00174BA2">
              <w:rPr>
                <w:webHidden/>
              </w:rPr>
            </w:r>
            <w:r w:rsidR="00174BA2">
              <w:rPr>
                <w:webHidden/>
              </w:rPr>
              <w:fldChar w:fldCharType="separate"/>
            </w:r>
            <w:r w:rsidR="004179D2">
              <w:rPr>
                <w:webHidden/>
              </w:rPr>
              <w:t>13</w:t>
            </w:r>
            <w:r w:rsidR="00174BA2">
              <w:rPr>
                <w:webHidden/>
              </w:rPr>
              <w:fldChar w:fldCharType="end"/>
            </w:r>
          </w:hyperlink>
        </w:p>
        <w:p w14:paraId="26483B03" w14:textId="1B22A13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00174BA2" w:rsidRPr="00DD15B2">
              <w:rPr>
                <w:rStyle w:val="Hyperlink"/>
              </w:rPr>
              <w:t>1.7 Significance of the Study</w:t>
            </w:r>
            <w:r w:rsidR="00174BA2">
              <w:rPr>
                <w:webHidden/>
              </w:rPr>
              <w:tab/>
            </w:r>
            <w:r w:rsidR="00174BA2">
              <w:rPr>
                <w:webHidden/>
              </w:rPr>
              <w:fldChar w:fldCharType="begin"/>
            </w:r>
            <w:r w:rsidR="00174BA2">
              <w:rPr>
                <w:webHidden/>
              </w:rPr>
              <w:instrText xml:space="preserve"> PAGEREF _Toc67874811 \h </w:instrText>
            </w:r>
            <w:r w:rsidR="00174BA2">
              <w:rPr>
                <w:webHidden/>
              </w:rPr>
            </w:r>
            <w:r w:rsidR="00174BA2">
              <w:rPr>
                <w:webHidden/>
              </w:rPr>
              <w:fldChar w:fldCharType="separate"/>
            </w:r>
            <w:r w:rsidR="004179D2">
              <w:rPr>
                <w:webHidden/>
              </w:rPr>
              <w:t>14</w:t>
            </w:r>
            <w:r w:rsidR="00174BA2">
              <w:rPr>
                <w:webHidden/>
              </w:rPr>
              <w:fldChar w:fldCharType="end"/>
            </w:r>
          </w:hyperlink>
        </w:p>
        <w:p w14:paraId="3C0C99E9" w14:textId="66431DAA"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12" w:history="1">
            <w:r w:rsidR="00174BA2" w:rsidRPr="00DD15B2">
              <w:rPr>
                <w:rStyle w:val="Hyperlink"/>
              </w:rPr>
              <w:t>CHAPTER 2: LITERATURE REVIEW</w:t>
            </w:r>
            <w:r w:rsidR="00174BA2">
              <w:rPr>
                <w:webHidden/>
              </w:rPr>
              <w:tab/>
            </w:r>
            <w:r w:rsidR="00174BA2">
              <w:rPr>
                <w:webHidden/>
              </w:rPr>
              <w:fldChar w:fldCharType="begin"/>
            </w:r>
            <w:r w:rsidR="00174BA2">
              <w:rPr>
                <w:webHidden/>
              </w:rPr>
              <w:instrText xml:space="preserve"> PAGEREF _Toc67874812 \h </w:instrText>
            </w:r>
            <w:r w:rsidR="00174BA2">
              <w:rPr>
                <w:webHidden/>
              </w:rPr>
            </w:r>
            <w:r w:rsidR="00174BA2">
              <w:rPr>
                <w:webHidden/>
              </w:rPr>
              <w:fldChar w:fldCharType="separate"/>
            </w:r>
            <w:r w:rsidR="004179D2">
              <w:rPr>
                <w:webHidden/>
              </w:rPr>
              <w:t>16</w:t>
            </w:r>
            <w:r w:rsidR="00174BA2">
              <w:rPr>
                <w:webHidden/>
              </w:rPr>
              <w:fldChar w:fldCharType="end"/>
            </w:r>
          </w:hyperlink>
        </w:p>
        <w:p w14:paraId="4A7965D9" w14:textId="26B85A8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00174BA2" w:rsidRPr="00DD15B2">
              <w:rPr>
                <w:rStyle w:val="Hyperlink"/>
              </w:rPr>
              <w:t>2.1 Introduction</w:t>
            </w:r>
            <w:r w:rsidR="00174BA2">
              <w:rPr>
                <w:webHidden/>
              </w:rPr>
              <w:tab/>
            </w:r>
            <w:r w:rsidR="00174BA2">
              <w:rPr>
                <w:webHidden/>
              </w:rPr>
              <w:fldChar w:fldCharType="begin"/>
            </w:r>
            <w:r w:rsidR="00174BA2">
              <w:rPr>
                <w:webHidden/>
              </w:rPr>
              <w:instrText xml:space="preserve"> PAGEREF _Toc67874813 \h </w:instrText>
            </w:r>
            <w:r w:rsidR="00174BA2">
              <w:rPr>
                <w:webHidden/>
              </w:rPr>
            </w:r>
            <w:r w:rsidR="00174BA2">
              <w:rPr>
                <w:webHidden/>
              </w:rPr>
              <w:fldChar w:fldCharType="separate"/>
            </w:r>
            <w:r w:rsidR="004179D2">
              <w:rPr>
                <w:webHidden/>
              </w:rPr>
              <w:t>17</w:t>
            </w:r>
            <w:r w:rsidR="00174BA2">
              <w:rPr>
                <w:webHidden/>
              </w:rPr>
              <w:fldChar w:fldCharType="end"/>
            </w:r>
          </w:hyperlink>
        </w:p>
        <w:p w14:paraId="2E450662" w14:textId="5B2F2F08"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00174BA2" w:rsidRPr="00DD15B2">
              <w:rPr>
                <w:rStyle w:val="Hyperlink"/>
              </w:rPr>
              <w:t>2.2 Data Analytics in the Telecom Industry</w:t>
            </w:r>
            <w:r w:rsidR="00174BA2">
              <w:rPr>
                <w:webHidden/>
              </w:rPr>
              <w:tab/>
            </w:r>
            <w:r w:rsidR="00174BA2">
              <w:rPr>
                <w:webHidden/>
              </w:rPr>
              <w:fldChar w:fldCharType="begin"/>
            </w:r>
            <w:r w:rsidR="00174BA2">
              <w:rPr>
                <w:webHidden/>
              </w:rPr>
              <w:instrText xml:space="preserve"> PAGEREF _Toc67874814 \h </w:instrText>
            </w:r>
            <w:r w:rsidR="00174BA2">
              <w:rPr>
                <w:webHidden/>
              </w:rPr>
            </w:r>
            <w:r w:rsidR="00174BA2">
              <w:rPr>
                <w:webHidden/>
              </w:rPr>
              <w:fldChar w:fldCharType="separate"/>
            </w:r>
            <w:r w:rsidR="004179D2">
              <w:rPr>
                <w:webHidden/>
              </w:rPr>
              <w:t>18</w:t>
            </w:r>
            <w:r w:rsidR="00174BA2">
              <w:rPr>
                <w:webHidden/>
              </w:rPr>
              <w:fldChar w:fldCharType="end"/>
            </w:r>
          </w:hyperlink>
        </w:p>
        <w:p w14:paraId="29129B32" w14:textId="03F0126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00174BA2" w:rsidRPr="00DD15B2">
              <w:rPr>
                <w:rStyle w:val="Hyperlink"/>
              </w:rPr>
              <w:t>2.3 Customer Attrition in the Telecom Industry</w:t>
            </w:r>
            <w:r w:rsidR="00174BA2">
              <w:rPr>
                <w:webHidden/>
              </w:rPr>
              <w:tab/>
            </w:r>
            <w:r w:rsidR="00174BA2">
              <w:rPr>
                <w:webHidden/>
              </w:rPr>
              <w:fldChar w:fldCharType="begin"/>
            </w:r>
            <w:r w:rsidR="00174BA2">
              <w:rPr>
                <w:webHidden/>
              </w:rPr>
              <w:instrText xml:space="preserve"> PAGEREF _Toc67874815 \h </w:instrText>
            </w:r>
            <w:r w:rsidR="00174BA2">
              <w:rPr>
                <w:webHidden/>
              </w:rPr>
            </w:r>
            <w:r w:rsidR="00174BA2">
              <w:rPr>
                <w:webHidden/>
              </w:rPr>
              <w:fldChar w:fldCharType="separate"/>
            </w:r>
            <w:r w:rsidR="004179D2">
              <w:rPr>
                <w:webHidden/>
              </w:rPr>
              <w:t>20</w:t>
            </w:r>
            <w:r w:rsidR="00174BA2">
              <w:rPr>
                <w:webHidden/>
              </w:rPr>
              <w:fldChar w:fldCharType="end"/>
            </w:r>
          </w:hyperlink>
        </w:p>
        <w:p w14:paraId="49D88C7A" w14:textId="452424F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00174BA2" w:rsidRPr="00DD15B2">
              <w:rPr>
                <w:rStyle w:val="Hyperlink"/>
              </w:rPr>
              <w:t>2.4 Predictive Modelling in Customer Churn Analysis</w:t>
            </w:r>
            <w:r w:rsidR="00174BA2">
              <w:rPr>
                <w:webHidden/>
              </w:rPr>
              <w:tab/>
            </w:r>
            <w:r w:rsidR="00174BA2">
              <w:rPr>
                <w:webHidden/>
              </w:rPr>
              <w:fldChar w:fldCharType="begin"/>
            </w:r>
            <w:r w:rsidR="00174BA2">
              <w:rPr>
                <w:webHidden/>
              </w:rPr>
              <w:instrText xml:space="preserve"> PAGEREF _Toc67874816 \h </w:instrText>
            </w:r>
            <w:r w:rsidR="00174BA2">
              <w:rPr>
                <w:webHidden/>
              </w:rPr>
            </w:r>
            <w:r w:rsidR="00174BA2">
              <w:rPr>
                <w:webHidden/>
              </w:rPr>
              <w:fldChar w:fldCharType="separate"/>
            </w:r>
            <w:r w:rsidR="004179D2">
              <w:rPr>
                <w:webHidden/>
              </w:rPr>
              <w:t>22</w:t>
            </w:r>
            <w:r w:rsidR="00174BA2">
              <w:rPr>
                <w:webHidden/>
              </w:rPr>
              <w:fldChar w:fldCharType="end"/>
            </w:r>
          </w:hyperlink>
        </w:p>
        <w:p w14:paraId="139210D2" w14:textId="3989029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00174BA2" w:rsidRPr="00DD15B2">
              <w:rPr>
                <w:rStyle w:val="Hyperlink"/>
              </w:rPr>
              <w:t>2.5 Visual Analytics in Telecom</w:t>
            </w:r>
            <w:r w:rsidR="00174BA2">
              <w:rPr>
                <w:webHidden/>
              </w:rPr>
              <w:tab/>
            </w:r>
            <w:r w:rsidR="00174BA2">
              <w:rPr>
                <w:webHidden/>
              </w:rPr>
              <w:fldChar w:fldCharType="begin"/>
            </w:r>
            <w:r w:rsidR="00174BA2">
              <w:rPr>
                <w:webHidden/>
              </w:rPr>
              <w:instrText xml:space="preserve"> PAGEREF _Toc67874817 \h </w:instrText>
            </w:r>
            <w:r w:rsidR="00174BA2">
              <w:rPr>
                <w:webHidden/>
              </w:rPr>
            </w:r>
            <w:r w:rsidR="00174BA2">
              <w:rPr>
                <w:webHidden/>
              </w:rPr>
              <w:fldChar w:fldCharType="separate"/>
            </w:r>
            <w:r w:rsidR="004179D2">
              <w:rPr>
                <w:webHidden/>
              </w:rPr>
              <w:t>23</w:t>
            </w:r>
            <w:r w:rsidR="00174BA2">
              <w:rPr>
                <w:webHidden/>
              </w:rPr>
              <w:fldChar w:fldCharType="end"/>
            </w:r>
          </w:hyperlink>
        </w:p>
        <w:p w14:paraId="659BFC5D" w14:textId="2DA68113"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00174BA2" w:rsidRPr="00DD15B2">
              <w:rPr>
                <w:rStyle w:val="Hyperlink"/>
              </w:rPr>
              <w:t>2.6 Related Research Publications</w:t>
            </w:r>
            <w:r w:rsidR="00174BA2">
              <w:rPr>
                <w:webHidden/>
              </w:rPr>
              <w:tab/>
            </w:r>
            <w:r w:rsidR="00174BA2">
              <w:rPr>
                <w:webHidden/>
              </w:rPr>
              <w:fldChar w:fldCharType="begin"/>
            </w:r>
            <w:r w:rsidR="00174BA2">
              <w:rPr>
                <w:webHidden/>
              </w:rPr>
              <w:instrText xml:space="preserve"> PAGEREF _Toc67874818 \h </w:instrText>
            </w:r>
            <w:r w:rsidR="00174BA2">
              <w:rPr>
                <w:webHidden/>
              </w:rPr>
            </w:r>
            <w:r w:rsidR="00174BA2">
              <w:rPr>
                <w:webHidden/>
              </w:rPr>
              <w:fldChar w:fldCharType="separate"/>
            </w:r>
            <w:r w:rsidR="004179D2">
              <w:rPr>
                <w:webHidden/>
              </w:rPr>
              <w:t>24</w:t>
            </w:r>
            <w:r w:rsidR="00174BA2">
              <w:rPr>
                <w:webHidden/>
              </w:rPr>
              <w:fldChar w:fldCharType="end"/>
            </w:r>
          </w:hyperlink>
        </w:p>
        <w:p w14:paraId="2C2D5ED8" w14:textId="48219F1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00174BA2" w:rsidRPr="00DD15B2">
              <w:rPr>
                <w:rStyle w:val="Hyperlink"/>
              </w:rPr>
              <w:t>2.6.1 Feature Engineering for Telecom Datasets</w:t>
            </w:r>
            <w:r w:rsidR="00174BA2">
              <w:rPr>
                <w:webHidden/>
              </w:rPr>
              <w:tab/>
            </w:r>
            <w:r w:rsidR="00174BA2">
              <w:rPr>
                <w:webHidden/>
              </w:rPr>
              <w:fldChar w:fldCharType="begin"/>
            </w:r>
            <w:r w:rsidR="00174BA2">
              <w:rPr>
                <w:webHidden/>
              </w:rPr>
              <w:instrText xml:space="preserve"> PAGEREF _Toc67874819 \h </w:instrText>
            </w:r>
            <w:r w:rsidR="00174BA2">
              <w:rPr>
                <w:webHidden/>
              </w:rPr>
            </w:r>
            <w:r w:rsidR="00174BA2">
              <w:rPr>
                <w:webHidden/>
              </w:rPr>
              <w:fldChar w:fldCharType="separate"/>
            </w:r>
            <w:r w:rsidR="004179D2">
              <w:rPr>
                <w:webHidden/>
              </w:rPr>
              <w:t>24</w:t>
            </w:r>
            <w:r w:rsidR="00174BA2">
              <w:rPr>
                <w:webHidden/>
              </w:rPr>
              <w:fldChar w:fldCharType="end"/>
            </w:r>
          </w:hyperlink>
        </w:p>
        <w:p w14:paraId="639C3CE3" w14:textId="1A490815"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00174BA2" w:rsidRPr="00DD15B2">
              <w:rPr>
                <w:rStyle w:val="Hyperlink"/>
              </w:rPr>
              <w:t>2.6.2 Handling Class Imbalance in Machine Learning</w:t>
            </w:r>
            <w:r w:rsidR="00174BA2">
              <w:rPr>
                <w:webHidden/>
              </w:rPr>
              <w:tab/>
            </w:r>
            <w:r w:rsidR="00174BA2">
              <w:rPr>
                <w:webHidden/>
              </w:rPr>
              <w:fldChar w:fldCharType="begin"/>
            </w:r>
            <w:r w:rsidR="00174BA2">
              <w:rPr>
                <w:webHidden/>
              </w:rPr>
              <w:instrText xml:space="preserve"> PAGEREF _Toc67874820 \h </w:instrText>
            </w:r>
            <w:r w:rsidR="00174BA2">
              <w:rPr>
                <w:webHidden/>
              </w:rPr>
            </w:r>
            <w:r w:rsidR="00174BA2">
              <w:rPr>
                <w:webHidden/>
              </w:rPr>
              <w:fldChar w:fldCharType="separate"/>
            </w:r>
            <w:r w:rsidR="004179D2">
              <w:rPr>
                <w:webHidden/>
              </w:rPr>
              <w:t>25</w:t>
            </w:r>
            <w:r w:rsidR="00174BA2">
              <w:rPr>
                <w:webHidden/>
              </w:rPr>
              <w:fldChar w:fldCharType="end"/>
            </w:r>
          </w:hyperlink>
        </w:p>
        <w:p w14:paraId="7BD8C80C" w14:textId="53F9AFE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00174BA2" w:rsidRPr="00DD15B2">
              <w:rPr>
                <w:rStyle w:val="Hyperlink"/>
              </w:rPr>
              <w:t>2.6.3 Implementation of a predictive framework</w:t>
            </w:r>
            <w:r w:rsidR="00174BA2">
              <w:rPr>
                <w:webHidden/>
              </w:rPr>
              <w:tab/>
            </w:r>
            <w:r w:rsidR="00174BA2">
              <w:rPr>
                <w:webHidden/>
              </w:rPr>
              <w:fldChar w:fldCharType="begin"/>
            </w:r>
            <w:r w:rsidR="00174BA2">
              <w:rPr>
                <w:webHidden/>
              </w:rPr>
              <w:instrText xml:space="preserve"> PAGEREF _Toc67874821 \h </w:instrText>
            </w:r>
            <w:r w:rsidR="00174BA2">
              <w:rPr>
                <w:webHidden/>
              </w:rPr>
            </w:r>
            <w:r w:rsidR="00174BA2">
              <w:rPr>
                <w:webHidden/>
              </w:rPr>
              <w:fldChar w:fldCharType="separate"/>
            </w:r>
            <w:r w:rsidR="004179D2">
              <w:rPr>
                <w:webHidden/>
              </w:rPr>
              <w:t>26</w:t>
            </w:r>
            <w:r w:rsidR="00174BA2">
              <w:rPr>
                <w:webHidden/>
              </w:rPr>
              <w:fldChar w:fldCharType="end"/>
            </w:r>
          </w:hyperlink>
        </w:p>
        <w:p w14:paraId="467F70AA" w14:textId="09480BB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00174BA2" w:rsidRPr="00DD15B2">
              <w:rPr>
                <w:rStyle w:val="Hyperlink"/>
              </w:rPr>
              <w:t>2.6.4 Reviews of Evaluation Metrics for Classification</w:t>
            </w:r>
            <w:r w:rsidR="00174BA2">
              <w:rPr>
                <w:webHidden/>
              </w:rPr>
              <w:tab/>
            </w:r>
            <w:r w:rsidR="00174BA2">
              <w:rPr>
                <w:webHidden/>
              </w:rPr>
              <w:fldChar w:fldCharType="begin"/>
            </w:r>
            <w:r w:rsidR="00174BA2">
              <w:rPr>
                <w:webHidden/>
              </w:rPr>
              <w:instrText xml:space="preserve"> PAGEREF _Toc67874822 \h </w:instrText>
            </w:r>
            <w:r w:rsidR="00174BA2">
              <w:rPr>
                <w:webHidden/>
              </w:rPr>
            </w:r>
            <w:r w:rsidR="00174BA2">
              <w:rPr>
                <w:webHidden/>
              </w:rPr>
              <w:fldChar w:fldCharType="separate"/>
            </w:r>
            <w:r w:rsidR="004179D2">
              <w:rPr>
                <w:webHidden/>
              </w:rPr>
              <w:t>27</w:t>
            </w:r>
            <w:r w:rsidR="00174BA2">
              <w:rPr>
                <w:webHidden/>
              </w:rPr>
              <w:fldChar w:fldCharType="end"/>
            </w:r>
          </w:hyperlink>
        </w:p>
        <w:p w14:paraId="221210C9" w14:textId="182BDB6D"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00174BA2" w:rsidRPr="00DD15B2">
              <w:rPr>
                <w:rStyle w:val="Hyperlink"/>
              </w:rPr>
              <w:t>2.6.5 Summary of Literature Review</w:t>
            </w:r>
            <w:r w:rsidR="00174BA2">
              <w:rPr>
                <w:webHidden/>
              </w:rPr>
              <w:tab/>
            </w:r>
            <w:r w:rsidR="00174BA2">
              <w:rPr>
                <w:webHidden/>
              </w:rPr>
              <w:fldChar w:fldCharType="begin"/>
            </w:r>
            <w:r w:rsidR="00174BA2">
              <w:rPr>
                <w:webHidden/>
              </w:rPr>
              <w:instrText xml:space="preserve"> PAGEREF _Toc67874823 \h </w:instrText>
            </w:r>
            <w:r w:rsidR="00174BA2">
              <w:rPr>
                <w:webHidden/>
              </w:rPr>
            </w:r>
            <w:r w:rsidR="00174BA2">
              <w:rPr>
                <w:webHidden/>
              </w:rPr>
              <w:fldChar w:fldCharType="separate"/>
            </w:r>
            <w:r w:rsidR="004179D2">
              <w:rPr>
                <w:webHidden/>
              </w:rPr>
              <w:t>29</w:t>
            </w:r>
            <w:r w:rsidR="00174BA2">
              <w:rPr>
                <w:webHidden/>
              </w:rPr>
              <w:fldChar w:fldCharType="end"/>
            </w:r>
          </w:hyperlink>
        </w:p>
        <w:p w14:paraId="2A1ABF7F" w14:textId="04F5D83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00174BA2" w:rsidRPr="00DD15B2">
              <w:rPr>
                <w:rStyle w:val="Hyperlink"/>
              </w:rPr>
              <w:t>2.7 Discussion</w:t>
            </w:r>
            <w:r w:rsidR="00174BA2">
              <w:rPr>
                <w:webHidden/>
              </w:rPr>
              <w:tab/>
            </w:r>
            <w:r w:rsidR="00174BA2">
              <w:rPr>
                <w:webHidden/>
              </w:rPr>
              <w:fldChar w:fldCharType="begin"/>
            </w:r>
            <w:r w:rsidR="00174BA2">
              <w:rPr>
                <w:webHidden/>
              </w:rPr>
              <w:instrText xml:space="preserve"> PAGEREF _Toc67874824 \h </w:instrText>
            </w:r>
            <w:r w:rsidR="00174BA2">
              <w:rPr>
                <w:webHidden/>
              </w:rPr>
            </w:r>
            <w:r w:rsidR="00174BA2">
              <w:rPr>
                <w:webHidden/>
              </w:rPr>
              <w:fldChar w:fldCharType="separate"/>
            </w:r>
            <w:r w:rsidR="004179D2">
              <w:rPr>
                <w:webHidden/>
              </w:rPr>
              <w:t>30</w:t>
            </w:r>
            <w:r w:rsidR="00174BA2">
              <w:rPr>
                <w:webHidden/>
              </w:rPr>
              <w:fldChar w:fldCharType="end"/>
            </w:r>
          </w:hyperlink>
        </w:p>
        <w:p w14:paraId="5F3121C2" w14:textId="34421C3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00174BA2" w:rsidRPr="00DD15B2">
              <w:rPr>
                <w:rStyle w:val="Hyperlink"/>
              </w:rPr>
              <w:t>2.8 Summary</w:t>
            </w:r>
            <w:r w:rsidR="00174BA2">
              <w:rPr>
                <w:webHidden/>
              </w:rPr>
              <w:tab/>
            </w:r>
            <w:r w:rsidR="00174BA2">
              <w:rPr>
                <w:webHidden/>
              </w:rPr>
              <w:fldChar w:fldCharType="begin"/>
            </w:r>
            <w:r w:rsidR="00174BA2">
              <w:rPr>
                <w:webHidden/>
              </w:rPr>
              <w:instrText xml:space="preserve"> PAGEREF _Toc67874825 \h </w:instrText>
            </w:r>
            <w:r w:rsidR="00174BA2">
              <w:rPr>
                <w:webHidden/>
              </w:rPr>
            </w:r>
            <w:r w:rsidR="00174BA2">
              <w:rPr>
                <w:webHidden/>
              </w:rPr>
              <w:fldChar w:fldCharType="separate"/>
            </w:r>
            <w:r w:rsidR="004179D2">
              <w:rPr>
                <w:webHidden/>
              </w:rPr>
              <w:t>34</w:t>
            </w:r>
            <w:r w:rsidR="00174BA2">
              <w:rPr>
                <w:webHidden/>
              </w:rPr>
              <w:fldChar w:fldCharType="end"/>
            </w:r>
          </w:hyperlink>
        </w:p>
        <w:p w14:paraId="7AE8F946" w14:textId="2CFE9B1C"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26" w:history="1">
            <w:r w:rsidR="00174BA2" w:rsidRPr="00DD15B2">
              <w:rPr>
                <w:rStyle w:val="Hyperlink"/>
              </w:rPr>
              <w:t>CHAPTER 3: RESEARCH METHODOLOGY</w:t>
            </w:r>
            <w:r w:rsidR="00174BA2">
              <w:rPr>
                <w:webHidden/>
              </w:rPr>
              <w:tab/>
            </w:r>
            <w:r w:rsidR="00174BA2">
              <w:rPr>
                <w:webHidden/>
              </w:rPr>
              <w:fldChar w:fldCharType="begin"/>
            </w:r>
            <w:r w:rsidR="00174BA2">
              <w:rPr>
                <w:webHidden/>
              </w:rPr>
              <w:instrText xml:space="preserve"> PAGEREF _Toc67874826 \h </w:instrText>
            </w:r>
            <w:r w:rsidR="00174BA2">
              <w:rPr>
                <w:webHidden/>
              </w:rPr>
            </w:r>
            <w:r w:rsidR="00174BA2">
              <w:rPr>
                <w:webHidden/>
              </w:rPr>
              <w:fldChar w:fldCharType="separate"/>
            </w:r>
            <w:r w:rsidR="004179D2">
              <w:rPr>
                <w:webHidden/>
              </w:rPr>
              <w:t>35</w:t>
            </w:r>
            <w:r w:rsidR="00174BA2">
              <w:rPr>
                <w:webHidden/>
              </w:rPr>
              <w:fldChar w:fldCharType="end"/>
            </w:r>
          </w:hyperlink>
        </w:p>
        <w:p w14:paraId="56AFDE8D" w14:textId="69E18DC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00174BA2" w:rsidRPr="00DD15B2">
              <w:rPr>
                <w:rStyle w:val="Hyperlink"/>
              </w:rPr>
              <w:t>3.1 Introduction</w:t>
            </w:r>
            <w:r w:rsidR="00174BA2">
              <w:rPr>
                <w:webHidden/>
              </w:rPr>
              <w:tab/>
            </w:r>
            <w:r w:rsidR="00174BA2">
              <w:rPr>
                <w:webHidden/>
              </w:rPr>
              <w:fldChar w:fldCharType="begin"/>
            </w:r>
            <w:r w:rsidR="00174BA2">
              <w:rPr>
                <w:webHidden/>
              </w:rPr>
              <w:instrText xml:space="preserve"> PAGEREF _Toc67874827 \h </w:instrText>
            </w:r>
            <w:r w:rsidR="00174BA2">
              <w:rPr>
                <w:webHidden/>
              </w:rPr>
            </w:r>
            <w:r w:rsidR="00174BA2">
              <w:rPr>
                <w:webHidden/>
              </w:rPr>
              <w:fldChar w:fldCharType="separate"/>
            </w:r>
            <w:r w:rsidR="004179D2">
              <w:rPr>
                <w:webHidden/>
              </w:rPr>
              <w:t>35</w:t>
            </w:r>
            <w:r w:rsidR="00174BA2">
              <w:rPr>
                <w:webHidden/>
              </w:rPr>
              <w:fldChar w:fldCharType="end"/>
            </w:r>
          </w:hyperlink>
        </w:p>
        <w:p w14:paraId="33F9A542" w14:textId="5D4DC3F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00174BA2" w:rsidRPr="00DD15B2">
              <w:rPr>
                <w:rStyle w:val="Hyperlink"/>
              </w:rPr>
              <w:t>3.1.1 Business Understanding</w:t>
            </w:r>
            <w:r w:rsidR="00174BA2">
              <w:rPr>
                <w:webHidden/>
              </w:rPr>
              <w:tab/>
            </w:r>
            <w:r w:rsidR="00174BA2">
              <w:rPr>
                <w:webHidden/>
              </w:rPr>
              <w:fldChar w:fldCharType="begin"/>
            </w:r>
            <w:r w:rsidR="00174BA2">
              <w:rPr>
                <w:webHidden/>
              </w:rPr>
              <w:instrText xml:space="preserve"> PAGEREF _Toc67874828 \h </w:instrText>
            </w:r>
            <w:r w:rsidR="00174BA2">
              <w:rPr>
                <w:webHidden/>
              </w:rPr>
            </w:r>
            <w:r w:rsidR="00174BA2">
              <w:rPr>
                <w:webHidden/>
              </w:rPr>
              <w:fldChar w:fldCharType="separate"/>
            </w:r>
            <w:r w:rsidR="004179D2">
              <w:rPr>
                <w:webHidden/>
              </w:rPr>
              <w:t>35</w:t>
            </w:r>
            <w:r w:rsidR="00174BA2">
              <w:rPr>
                <w:webHidden/>
              </w:rPr>
              <w:fldChar w:fldCharType="end"/>
            </w:r>
          </w:hyperlink>
        </w:p>
        <w:p w14:paraId="0B45AD3F" w14:textId="2A2D707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00174BA2" w:rsidRPr="00DD15B2">
              <w:rPr>
                <w:rStyle w:val="Hyperlink"/>
              </w:rPr>
              <w:t>3.1.2 Data Understanding</w:t>
            </w:r>
            <w:r w:rsidR="00174BA2">
              <w:rPr>
                <w:webHidden/>
              </w:rPr>
              <w:tab/>
            </w:r>
            <w:r w:rsidR="00174BA2">
              <w:rPr>
                <w:webHidden/>
              </w:rPr>
              <w:fldChar w:fldCharType="begin"/>
            </w:r>
            <w:r w:rsidR="00174BA2">
              <w:rPr>
                <w:webHidden/>
              </w:rPr>
              <w:instrText xml:space="preserve"> PAGEREF _Toc67874829 \h </w:instrText>
            </w:r>
            <w:r w:rsidR="00174BA2">
              <w:rPr>
                <w:webHidden/>
              </w:rPr>
            </w:r>
            <w:r w:rsidR="00174BA2">
              <w:rPr>
                <w:webHidden/>
              </w:rPr>
              <w:fldChar w:fldCharType="separate"/>
            </w:r>
            <w:r w:rsidR="004179D2">
              <w:rPr>
                <w:webHidden/>
              </w:rPr>
              <w:t>36</w:t>
            </w:r>
            <w:r w:rsidR="00174BA2">
              <w:rPr>
                <w:webHidden/>
              </w:rPr>
              <w:fldChar w:fldCharType="end"/>
            </w:r>
          </w:hyperlink>
        </w:p>
        <w:p w14:paraId="0B13FC51" w14:textId="5043A41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00174BA2" w:rsidRPr="00DD15B2">
              <w:rPr>
                <w:rStyle w:val="Hyperlink"/>
              </w:rPr>
              <w:t>3.2 Research Methodology</w:t>
            </w:r>
            <w:r w:rsidR="00174BA2">
              <w:rPr>
                <w:webHidden/>
              </w:rPr>
              <w:tab/>
            </w:r>
            <w:r w:rsidR="00174BA2">
              <w:rPr>
                <w:webHidden/>
              </w:rPr>
              <w:fldChar w:fldCharType="begin"/>
            </w:r>
            <w:r w:rsidR="00174BA2">
              <w:rPr>
                <w:webHidden/>
              </w:rPr>
              <w:instrText xml:space="preserve"> PAGEREF _Toc67874830 \h </w:instrText>
            </w:r>
            <w:r w:rsidR="00174BA2">
              <w:rPr>
                <w:webHidden/>
              </w:rPr>
            </w:r>
            <w:r w:rsidR="00174BA2">
              <w:rPr>
                <w:webHidden/>
              </w:rPr>
              <w:fldChar w:fldCharType="separate"/>
            </w:r>
            <w:r w:rsidR="004179D2">
              <w:rPr>
                <w:webHidden/>
              </w:rPr>
              <w:t>38</w:t>
            </w:r>
            <w:r w:rsidR="00174BA2">
              <w:rPr>
                <w:webHidden/>
              </w:rPr>
              <w:fldChar w:fldCharType="end"/>
            </w:r>
          </w:hyperlink>
        </w:p>
        <w:p w14:paraId="18C36C45" w14:textId="51014B0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00174BA2" w:rsidRPr="00DD15B2">
              <w:rPr>
                <w:rStyle w:val="Hyperlink"/>
              </w:rPr>
              <w:t>3.2.1 Data Selection</w:t>
            </w:r>
            <w:r w:rsidR="00174BA2">
              <w:rPr>
                <w:webHidden/>
              </w:rPr>
              <w:tab/>
            </w:r>
            <w:r w:rsidR="00174BA2">
              <w:rPr>
                <w:webHidden/>
              </w:rPr>
              <w:fldChar w:fldCharType="begin"/>
            </w:r>
            <w:r w:rsidR="00174BA2">
              <w:rPr>
                <w:webHidden/>
              </w:rPr>
              <w:instrText xml:space="preserve"> PAGEREF _Toc67874831 \h </w:instrText>
            </w:r>
            <w:r w:rsidR="00174BA2">
              <w:rPr>
                <w:webHidden/>
              </w:rPr>
            </w:r>
            <w:r w:rsidR="00174BA2">
              <w:rPr>
                <w:webHidden/>
              </w:rPr>
              <w:fldChar w:fldCharType="separate"/>
            </w:r>
            <w:r w:rsidR="004179D2">
              <w:rPr>
                <w:webHidden/>
              </w:rPr>
              <w:t>38</w:t>
            </w:r>
            <w:r w:rsidR="00174BA2">
              <w:rPr>
                <w:webHidden/>
              </w:rPr>
              <w:fldChar w:fldCharType="end"/>
            </w:r>
          </w:hyperlink>
        </w:p>
        <w:p w14:paraId="1C1D596D" w14:textId="68742060"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00174BA2" w:rsidRPr="00DD15B2">
              <w:rPr>
                <w:rStyle w:val="Hyperlink"/>
              </w:rPr>
              <w:t>3.2.2 Data Preprocessing</w:t>
            </w:r>
            <w:r w:rsidR="00174BA2">
              <w:rPr>
                <w:webHidden/>
              </w:rPr>
              <w:tab/>
            </w:r>
            <w:r w:rsidR="00174BA2">
              <w:rPr>
                <w:webHidden/>
              </w:rPr>
              <w:fldChar w:fldCharType="begin"/>
            </w:r>
            <w:r w:rsidR="00174BA2">
              <w:rPr>
                <w:webHidden/>
              </w:rPr>
              <w:instrText xml:space="preserve"> PAGEREF _Toc67874832 \h </w:instrText>
            </w:r>
            <w:r w:rsidR="00174BA2">
              <w:rPr>
                <w:webHidden/>
              </w:rPr>
            </w:r>
            <w:r w:rsidR="00174BA2">
              <w:rPr>
                <w:webHidden/>
              </w:rPr>
              <w:fldChar w:fldCharType="separate"/>
            </w:r>
            <w:r w:rsidR="004179D2">
              <w:rPr>
                <w:webHidden/>
              </w:rPr>
              <w:t>39</w:t>
            </w:r>
            <w:r w:rsidR="00174BA2">
              <w:rPr>
                <w:webHidden/>
              </w:rPr>
              <w:fldChar w:fldCharType="end"/>
            </w:r>
          </w:hyperlink>
        </w:p>
        <w:p w14:paraId="2CFC7394" w14:textId="2314ACD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00174BA2" w:rsidRPr="00DD15B2">
              <w:rPr>
                <w:rStyle w:val="Hyperlink"/>
              </w:rPr>
              <w:t>3.2.3 Data Transformation</w:t>
            </w:r>
            <w:r w:rsidR="00174BA2">
              <w:rPr>
                <w:webHidden/>
              </w:rPr>
              <w:tab/>
            </w:r>
            <w:r w:rsidR="00174BA2">
              <w:rPr>
                <w:webHidden/>
              </w:rPr>
              <w:fldChar w:fldCharType="begin"/>
            </w:r>
            <w:r w:rsidR="00174BA2">
              <w:rPr>
                <w:webHidden/>
              </w:rPr>
              <w:instrText xml:space="preserve"> PAGEREF _Toc67874833 \h </w:instrText>
            </w:r>
            <w:r w:rsidR="00174BA2">
              <w:rPr>
                <w:webHidden/>
              </w:rPr>
            </w:r>
            <w:r w:rsidR="00174BA2">
              <w:rPr>
                <w:webHidden/>
              </w:rPr>
              <w:fldChar w:fldCharType="separate"/>
            </w:r>
            <w:r w:rsidR="004179D2">
              <w:rPr>
                <w:webHidden/>
              </w:rPr>
              <w:t>39</w:t>
            </w:r>
            <w:r w:rsidR="00174BA2">
              <w:rPr>
                <w:webHidden/>
              </w:rPr>
              <w:fldChar w:fldCharType="end"/>
            </w:r>
          </w:hyperlink>
        </w:p>
        <w:p w14:paraId="6BEACB75" w14:textId="5EF40349"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00174BA2" w:rsidRPr="00DD15B2">
              <w:rPr>
                <w:rStyle w:val="Hyperlink"/>
              </w:rPr>
              <w:t>3.2.4 Data Visualization</w:t>
            </w:r>
            <w:r w:rsidR="00174BA2">
              <w:rPr>
                <w:webHidden/>
              </w:rPr>
              <w:tab/>
            </w:r>
            <w:r w:rsidR="00174BA2">
              <w:rPr>
                <w:webHidden/>
              </w:rPr>
              <w:fldChar w:fldCharType="begin"/>
            </w:r>
            <w:r w:rsidR="00174BA2">
              <w:rPr>
                <w:webHidden/>
              </w:rPr>
              <w:instrText xml:space="preserve"> PAGEREF _Toc67874834 \h </w:instrText>
            </w:r>
            <w:r w:rsidR="00174BA2">
              <w:rPr>
                <w:webHidden/>
              </w:rPr>
            </w:r>
            <w:r w:rsidR="00174BA2">
              <w:rPr>
                <w:webHidden/>
              </w:rPr>
              <w:fldChar w:fldCharType="separate"/>
            </w:r>
            <w:r w:rsidR="004179D2">
              <w:rPr>
                <w:webHidden/>
              </w:rPr>
              <w:t>40</w:t>
            </w:r>
            <w:r w:rsidR="00174BA2">
              <w:rPr>
                <w:webHidden/>
              </w:rPr>
              <w:fldChar w:fldCharType="end"/>
            </w:r>
          </w:hyperlink>
        </w:p>
        <w:p w14:paraId="298C276A" w14:textId="6C404FD1"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00174BA2" w:rsidRPr="00DD15B2">
              <w:rPr>
                <w:rStyle w:val="Hyperlink"/>
              </w:rPr>
              <w:t>3.2.5 Class Balancing</w:t>
            </w:r>
            <w:r w:rsidR="00174BA2">
              <w:rPr>
                <w:webHidden/>
              </w:rPr>
              <w:tab/>
            </w:r>
            <w:r w:rsidR="00174BA2">
              <w:rPr>
                <w:webHidden/>
              </w:rPr>
              <w:fldChar w:fldCharType="begin"/>
            </w:r>
            <w:r w:rsidR="00174BA2">
              <w:rPr>
                <w:webHidden/>
              </w:rPr>
              <w:instrText xml:space="preserve"> PAGEREF _Toc67874835 \h </w:instrText>
            </w:r>
            <w:r w:rsidR="00174BA2">
              <w:rPr>
                <w:webHidden/>
              </w:rPr>
            </w:r>
            <w:r w:rsidR="00174BA2">
              <w:rPr>
                <w:webHidden/>
              </w:rPr>
              <w:fldChar w:fldCharType="separate"/>
            </w:r>
            <w:r w:rsidR="004179D2">
              <w:rPr>
                <w:webHidden/>
              </w:rPr>
              <w:t>42</w:t>
            </w:r>
            <w:r w:rsidR="00174BA2">
              <w:rPr>
                <w:webHidden/>
              </w:rPr>
              <w:fldChar w:fldCharType="end"/>
            </w:r>
          </w:hyperlink>
        </w:p>
        <w:p w14:paraId="00D0D42B" w14:textId="730F8F7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00174BA2" w:rsidRPr="00DD15B2">
              <w:rPr>
                <w:rStyle w:val="Hyperlink"/>
              </w:rPr>
              <w:t>3.2.6 Model Building</w:t>
            </w:r>
            <w:r w:rsidR="00174BA2">
              <w:rPr>
                <w:webHidden/>
              </w:rPr>
              <w:tab/>
            </w:r>
            <w:r w:rsidR="00174BA2">
              <w:rPr>
                <w:webHidden/>
              </w:rPr>
              <w:fldChar w:fldCharType="begin"/>
            </w:r>
            <w:r w:rsidR="00174BA2">
              <w:rPr>
                <w:webHidden/>
              </w:rPr>
              <w:instrText xml:space="preserve"> PAGEREF _Toc67874836 \h </w:instrText>
            </w:r>
            <w:r w:rsidR="00174BA2">
              <w:rPr>
                <w:webHidden/>
              </w:rPr>
            </w:r>
            <w:r w:rsidR="00174BA2">
              <w:rPr>
                <w:webHidden/>
              </w:rPr>
              <w:fldChar w:fldCharType="separate"/>
            </w:r>
            <w:r w:rsidR="004179D2">
              <w:rPr>
                <w:webHidden/>
              </w:rPr>
              <w:t>43</w:t>
            </w:r>
            <w:r w:rsidR="00174BA2">
              <w:rPr>
                <w:webHidden/>
              </w:rPr>
              <w:fldChar w:fldCharType="end"/>
            </w:r>
          </w:hyperlink>
        </w:p>
        <w:p w14:paraId="6668341C" w14:textId="70A42B0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00174BA2" w:rsidRPr="00DD15B2">
              <w:rPr>
                <w:rStyle w:val="Hyperlink"/>
              </w:rPr>
              <w:t>3.2.7 Model Evaluation</w:t>
            </w:r>
            <w:r w:rsidR="00174BA2">
              <w:rPr>
                <w:webHidden/>
              </w:rPr>
              <w:tab/>
            </w:r>
            <w:r w:rsidR="00174BA2">
              <w:rPr>
                <w:webHidden/>
              </w:rPr>
              <w:fldChar w:fldCharType="begin"/>
            </w:r>
            <w:r w:rsidR="00174BA2">
              <w:rPr>
                <w:webHidden/>
              </w:rPr>
              <w:instrText xml:space="preserve"> PAGEREF _Toc67874837 \h </w:instrText>
            </w:r>
            <w:r w:rsidR="00174BA2">
              <w:rPr>
                <w:webHidden/>
              </w:rPr>
            </w:r>
            <w:r w:rsidR="00174BA2">
              <w:rPr>
                <w:webHidden/>
              </w:rPr>
              <w:fldChar w:fldCharType="separate"/>
            </w:r>
            <w:r w:rsidR="004179D2">
              <w:rPr>
                <w:webHidden/>
              </w:rPr>
              <w:t>46</w:t>
            </w:r>
            <w:r w:rsidR="00174BA2">
              <w:rPr>
                <w:webHidden/>
              </w:rPr>
              <w:fldChar w:fldCharType="end"/>
            </w:r>
          </w:hyperlink>
        </w:p>
        <w:p w14:paraId="46A402BE" w14:textId="3572DA7F"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00174BA2" w:rsidRPr="00DD15B2">
              <w:rPr>
                <w:rStyle w:val="Hyperlink"/>
              </w:rPr>
              <w:t>3.2.8 Model Review</w:t>
            </w:r>
            <w:r w:rsidR="00174BA2">
              <w:rPr>
                <w:webHidden/>
              </w:rPr>
              <w:tab/>
            </w:r>
            <w:r w:rsidR="00174BA2">
              <w:rPr>
                <w:webHidden/>
              </w:rPr>
              <w:fldChar w:fldCharType="begin"/>
            </w:r>
            <w:r w:rsidR="00174BA2">
              <w:rPr>
                <w:webHidden/>
              </w:rPr>
              <w:instrText xml:space="preserve"> PAGEREF _Toc67874838 \h </w:instrText>
            </w:r>
            <w:r w:rsidR="00174BA2">
              <w:rPr>
                <w:webHidden/>
              </w:rPr>
            </w:r>
            <w:r w:rsidR="00174BA2">
              <w:rPr>
                <w:webHidden/>
              </w:rPr>
              <w:fldChar w:fldCharType="separate"/>
            </w:r>
            <w:r w:rsidR="004179D2">
              <w:rPr>
                <w:webHidden/>
              </w:rPr>
              <w:t>47</w:t>
            </w:r>
            <w:r w:rsidR="00174BA2">
              <w:rPr>
                <w:webHidden/>
              </w:rPr>
              <w:fldChar w:fldCharType="end"/>
            </w:r>
          </w:hyperlink>
        </w:p>
        <w:p w14:paraId="1D0A1FE6" w14:textId="15D3F775"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00174BA2" w:rsidRPr="00DD15B2">
              <w:rPr>
                <w:rStyle w:val="Hyperlink"/>
              </w:rPr>
              <w:t>3.3 Proposed Model</w:t>
            </w:r>
            <w:r w:rsidR="00174BA2">
              <w:rPr>
                <w:webHidden/>
              </w:rPr>
              <w:tab/>
            </w:r>
            <w:r w:rsidR="00174BA2">
              <w:rPr>
                <w:webHidden/>
              </w:rPr>
              <w:fldChar w:fldCharType="begin"/>
            </w:r>
            <w:r w:rsidR="00174BA2">
              <w:rPr>
                <w:webHidden/>
              </w:rPr>
              <w:instrText xml:space="preserve"> PAGEREF _Toc67874839 \h </w:instrText>
            </w:r>
            <w:r w:rsidR="00174BA2">
              <w:rPr>
                <w:webHidden/>
              </w:rPr>
            </w:r>
            <w:r w:rsidR="00174BA2">
              <w:rPr>
                <w:webHidden/>
              </w:rPr>
              <w:fldChar w:fldCharType="separate"/>
            </w:r>
            <w:r w:rsidR="004179D2">
              <w:rPr>
                <w:webHidden/>
              </w:rPr>
              <w:t>48</w:t>
            </w:r>
            <w:r w:rsidR="00174BA2">
              <w:rPr>
                <w:webHidden/>
              </w:rPr>
              <w:fldChar w:fldCharType="end"/>
            </w:r>
          </w:hyperlink>
        </w:p>
        <w:p w14:paraId="28766B1C" w14:textId="5CC320D4"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0" w:history="1">
            <w:r w:rsidR="00174BA2" w:rsidRPr="00DD15B2">
              <w:rPr>
                <w:rStyle w:val="Hyperlink"/>
              </w:rPr>
              <w:t>REFERENCES</w:t>
            </w:r>
            <w:r w:rsidR="00174BA2">
              <w:rPr>
                <w:webHidden/>
              </w:rPr>
              <w:tab/>
            </w:r>
            <w:r w:rsidR="00174BA2">
              <w:rPr>
                <w:webHidden/>
              </w:rPr>
              <w:fldChar w:fldCharType="begin"/>
            </w:r>
            <w:r w:rsidR="00174BA2">
              <w:rPr>
                <w:webHidden/>
              </w:rPr>
              <w:instrText xml:space="preserve"> PAGEREF _Toc67874840 \h </w:instrText>
            </w:r>
            <w:r w:rsidR="00174BA2">
              <w:rPr>
                <w:webHidden/>
              </w:rPr>
            </w:r>
            <w:r w:rsidR="00174BA2">
              <w:rPr>
                <w:webHidden/>
              </w:rPr>
              <w:fldChar w:fldCharType="separate"/>
            </w:r>
            <w:r w:rsidR="004179D2">
              <w:rPr>
                <w:webHidden/>
              </w:rPr>
              <w:t>49</w:t>
            </w:r>
            <w:r w:rsidR="00174BA2">
              <w:rPr>
                <w:webHidden/>
              </w:rPr>
              <w:fldChar w:fldCharType="end"/>
            </w:r>
          </w:hyperlink>
        </w:p>
        <w:p w14:paraId="61F7DF9F" w14:textId="5DAB293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1" w:history="1">
            <w:r w:rsidR="00174BA2" w:rsidRPr="00DD15B2">
              <w:rPr>
                <w:rStyle w:val="Hyperlink"/>
              </w:rPr>
              <w:t>APPENDIX A: RESEARCH PLAN</w:t>
            </w:r>
            <w:r w:rsidR="00174BA2">
              <w:rPr>
                <w:webHidden/>
              </w:rPr>
              <w:tab/>
            </w:r>
            <w:r w:rsidR="00174BA2">
              <w:rPr>
                <w:webHidden/>
              </w:rPr>
              <w:fldChar w:fldCharType="begin"/>
            </w:r>
            <w:r w:rsidR="00174BA2">
              <w:rPr>
                <w:webHidden/>
              </w:rPr>
              <w:instrText xml:space="preserve"> PAGEREF _Toc67874841 \h </w:instrText>
            </w:r>
            <w:r w:rsidR="00174BA2">
              <w:rPr>
                <w:webHidden/>
              </w:rPr>
            </w:r>
            <w:r w:rsidR="00174BA2">
              <w:rPr>
                <w:webHidden/>
              </w:rPr>
              <w:fldChar w:fldCharType="separate"/>
            </w:r>
            <w:r w:rsidR="004179D2">
              <w:rPr>
                <w:webHidden/>
              </w:rPr>
              <w:t>54</w:t>
            </w:r>
            <w:r w:rsidR="00174BA2">
              <w:rPr>
                <w:webHidden/>
              </w:rPr>
              <w:fldChar w:fldCharType="end"/>
            </w:r>
          </w:hyperlink>
        </w:p>
        <w:p w14:paraId="7D4AB76A" w14:textId="29D58DE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2" w:history="1">
            <w:r w:rsidR="00174BA2" w:rsidRPr="00DD15B2">
              <w:rPr>
                <w:rStyle w:val="Hyperlink"/>
              </w:rPr>
              <w:t>APPENDIX B: RESEARCH PROPOSAL</w:t>
            </w:r>
            <w:r w:rsidR="00174BA2">
              <w:rPr>
                <w:webHidden/>
              </w:rPr>
              <w:tab/>
            </w:r>
            <w:r w:rsidR="00174BA2">
              <w:rPr>
                <w:webHidden/>
              </w:rPr>
              <w:fldChar w:fldCharType="begin"/>
            </w:r>
            <w:r w:rsidR="00174BA2">
              <w:rPr>
                <w:webHidden/>
              </w:rPr>
              <w:instrText xml:space="preserve"> PAGEREF _Toc67874842 \h </w:instrText>
            </w:r>
            <w:r w:rsidR="00174BA2">
              <w:rPr>
                <w:webHidden/>
              </w:rPr>
            </w:r>
            <w:r w:rsidR="00174BA2">
              <w:rPr>
                <w:webHidden/>
              </w:rPr>
              <w:fldChar w:fldCharType="separate"/>
            </w:r>
            <w:r w:rsidR="004179D2">
              <w:rPr>
                <w:webHidden/>
              </w:rPr>
              <w:t>55</w:t>
            </w:r>
            <w:r w:rsidR="00174BA2">
              <w:rPr>
                <w:webHidden/>
              </w:rPr>
              <w:fldChar w:fldCharType="end"/>
            </w:r>
          </w:hyperlink>
        </w:p>
        <w:p w14:paraId="3D0C9C9F" w14:textId="4E6D78BD" w:rsidR="004F0EF2" w:rsidRPr="00070EA1" w:rsidRDefault="00C152F0" w:rsidP="00174BA2">
          <w:pPr>
            <w:spacing w:line="276" w:lineRule="auto"/>
          </w:pPr>
          <w:r w:rsidRPr="00070EA1">
            <w:rPr>
              <w:b/>
            </w:rPr>
            <w:fldChar w:fldCharType="end"/>
          </w:r>
        </w:p>
      </w:sdtContent>
    </w:sdt>
    <w:p w14:paraId="031777C2" w14:textId="155BC350" w:rsidR="00BC39C5" w:rsidRPr="00070EA1" w:rsidRDefault="00AB6C43" w:rsidP="00E64AEE">
      <w:pPr>
        <w:pStyle w:val="Heading1"/>
        <w:jc w:val="left"/>
      </w:pPr>
      <w:bookmarkStart w:id="9" w:name="_Toc67874797"/>
      <w:bookmarkStart w:id="10" w:name="abstract"/>
      <w:bookmarkStart w:id="11" w:name="_Toc61617407"/>
      <w:r w:rsidRPr="00070EA1">
        <w:lastRenderedPageBreak/>
        <w:t>DEDICATION</w:t>
      </w:r>
      <w:bookmarkEnd w:id="9"/>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2" w:name="_Toc67874798"/>
      <w:r w:rsidRPr="00070EA1">
        <w:lastRenderedPageBreak/>
        <w:t>A</w:t>
      </w:r>
      <w:r w:rsidR="00635CB3" w:rsidRPr="00070EA1">
        <w:t>CKNOWLEDGEMENTS</w:t>
      </w:r>
      <w:bookmarkEnd w:id="12"/>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3" w:name="_Toc67874799"/>
      <w:r w:rsidRPr="00070EA1">
        <w:lastRenderedPageBreak/>
        <w:t>A</w:t>
      </w:r>
      <w:r w:rsidR="00635CB3" w:rsidRPr="00070EA1">
        <w:t>BSTRACT</w:t>
      </w:r>
      <w:bookmarkEnd w:id="13"/>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435245A9"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DB0D3B">
        <w:t>The paper</w:t>
      </w:r>
      <w:r w:rsidR="00A22129" w:rsidRPr="00070EA1">
        <w:t xml:space="preserv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t>
      </w:r>
      <w:r w:rsidR="0088724C">
        <w:rPr>
          <w:iCs/>
        </w:rPr>
        <w:t>E</w:t>
      </w:r>
      <w:r w:rsidR="00EA52D5" w:rsidRPr="00070EA1">
        <w:rPr>
          <w:iCs/>
        </w:rPr>
        <w:t xml:space="preserve">xtensive feature selection, processing and work with multiple hybrid models to </w:t>
      </w:r>
      <w:r w:rsidR="0088724C">
        <w:rPr>
          <w:iCs/>
        </w:rPr>
        <w:t>predit churn accurately.</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4" w:name="_Toc6787480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67874801"/>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A7DEC43" w:rsidR="00DB2592" w:rsidRPr="00070EA1" w:rsidRDefault="00F52E33" w:rsidP="00517E79">
      <w:pPr>
        <w:pStyle w:val="BodyText"/>
        <w:jc w:val="left"/>
      </w:pPr>
      <w:r w:rsidRPr="00070EA1">
        <w:t>Figure 3.2.4.3: Distribution of Partner…………………………………………………………</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67874802"/>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6524CB3C" w14:textId="206F8B1D" w:rsidR="00642D74" w:rsidRPr="00070EA1" w:rsidRDefault="003B1F77" w:rsidP="00517E79">
      <w:pPr>
        <w:pStyle w:val="Heading1"/>
      </w:pPr>
      <w:bookmarkStart w:id="18" w:name="_Toc6787480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67874804"/>
      <w:r w:rsidRPr="00070EA1">
        <w:t xml:space="preserve">1.1 </w:t>
      </w:r>
      <w:r w:rsidR="0021550A" w:rsidRPr="00070EA1">
        <w:t>Background of the Study</w:t>
      </w:r>
      <w:bookmarkEnd w:id="20"/>
    </w:p>
    <w:p w14:paraId="06FA57EA" w14:textId="19FA4D02"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customers that are likely to churn</w:t>
      </w:r>
      <w:r w:rsidR="00CC1112">
        <w:t xml:space="preserve"> can be flagge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67874805"/>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E3DC181"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 xml:space="preserve">Churn can occur due to various reasons and can be broadly classified into </w:t>
      </w:r>
      <w:r w:rsidR="00E3304E">
        <w:t xml:space="preserve">the </w:t>
      </w:r>
      <w:r w:rsidR="002C0753">
        <w:t>voluntary and involuntary churn.</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67874806"/>
      <w:r w:rsidRPr="00070EA1">
        <w:t>1.1.2 Flagging customers and retention policies</w:t>
      </w:r>
      <w:bookmarkEnd w:id="23"/>
      <w:bookmarkEnd w:id="24"/>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3A30116D"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833C7D">
        <w:t>The i</w:t>
      </w:r>
      <w:r w:rsidRPr="00070EA1">
        <w:t>dentif</w:t>
      </w:r>
      <w:r w:rsidR="00833C7D">
        <w:t>ication of</w:t>
      </w:r>
      <w:r w:rsidRPr="00070EA1">
        <w:t xml:space="preserve"> attributes that indicate </w:t>
      </w:r>
      <w:r w:rsidR="00B9681C" w:rsidRPr="00070EA1">
        <w:t xml:space="preserve">if a customer is likely to </w:t>
      </w:r>
      <w:r w:rsidRPr="00070EA1">
        <w:t xml:space="preserve">churn in our methodology </w:t>
      </w:r>
      <w:r w:rsidR="00833C7D">
        <w:t xml:space="preserve">will be don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67874807"/>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6" w:name="_Toc67874808"/>
      <w:r w:rsidRPr="00070EA1">
        <w:lastRenderedPageBreak/>
        <w:t>1.</w:t>
      </w:r>
      <w:r w:rsidR="005B28AA" w:rsidRPr="00070EA1">
        <w:t>3</w:t>
      </w:r>
      <w:r w:rsidRPr="00070EA1">
        <w:t xml:space="preserve"> Problem Statement</w:t>
      </w:r>
      <w:bookmarkEnd w:id="26"/>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7" w:name="_Toc67874809"/>
      <w:r w:rsidRPr="00070EA1">
        <w:t>1.</w:t>
      </w:r>
      <w:r w:rsidR="005B28AA" w:rsidRPr="00070EA1">
        <w:t>4</w:t>
      </w:r>
      <w:r w:rsidRPr="00070EA1">
        <w:t xml:space="preserve"> Aim and Objectives</w:t>
      </w:r>
      <w:bookmarkEnd w:id="27"/>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8" w:name="_Toc67874810"/>
      <w:r w:rsidRPr="00070EA1">
        <w:t>1.</w:t>
      </w:r>
      <w:r w:rsidR="005B28AA" w:rsidRPr="00070EA1">
        <w:t>5</w:t>
      </w:r>
      <w:r w:rsidRPr="00070EA1">
        <w:t xml:space="preserve"> Research Questions</w:t>
      </w:r>
      <w:bookmarkEnd w:id="28"/>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29" w:name="_Toc67874811"/>
      <w:r w:rsidRPr="00070EA1">
        <w:t>1.</w:t>
      </w:r>
      <w:r w:rsidR="005B28AA" w:rsidRPr="00070EA1">
        <w:t>7</w:t>
      </w:r>
      <w:r w:rsidRPr="00070EA1">
        <w:t xml:space="preserve"> Significance of </w:t>
      </w:r>
      <w:r w:rsidR="00890257" w:rsidRPr="00070EA1">
        <w:t xml:space="preserve">the </w:t>
      </w:r>
      <w:r w:rsidRPr="00070EA1">
        <w:t>Study</w:t>
      </w:r>
      <w:bookmarkEnd w:id="29"/>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0" w:name="_Toc6787481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0"/>
    </w:p>
    <w:p w14:paraId="012D624C" w14:textId="35B98A8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Weightage to</w:t>
      </w:r>
      <w:r w:rsidR="0090699E" w:rsidRPr="00070EA1">
        <w:t xml:space="preserve"> conventional methods that have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for the problem of </w:t>
      </w:r>
      <w:r w:rsidR="005A4FCA">
        <w:t>c</w:t>
      </w:r>
      <w:r w:rsidR="00A87AC4">
        <w:t>hurn</w:t>
      </w:r>
      <w:r w:rsidR="0090699E" w:rsidRPr="00070EA1">
        <w:t xml:space="preserve">. </w:t>
      </w:r>
    </w:p>
    <w:p w14:paraId="07ACB6EC" w14:textId="0AC25D7F"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3156E011"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2F1208">
        <w:t>ication</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on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026143F4"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1" w:name="_Toc67874813"/>
      <w:r w:rsidRPr="00070EA1">
        <w:t>2.1 Introduction</w:t>
      </w:r>
      <w:bookmarkEnd w:id="31"/>
    </w:p>
    <w:p w14:paraId="581DA361" w14:textId="2B20C0FC" w:rsidR="001155C7" w:rsidRPr="00070EA1" w:rsidRDefault="00AC0669" w:rsidP="00517E79">
      <w:pPr>
        <w:pStyle w:val="BodyText"/>
      </w:pPr>
      <w:r>
        <w:t>For the purpose of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C6203E" w:rsidRPr="00070EA1">
        <w:t>focus on the telecom industry and the data-driven analytics driving the industry. This will give us an idea o</w:t>
      </w:r>
      <w:r w:rsidR="00FD044D" w:rsidRPr="00070EA1">
        <w:t>f</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will deep-di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he next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114A8A" w:rsidRPr="00070EA1">
        <w:t>the way companies are leveraging predictive modelling in customer churn attrition and the models and methodologies used</w:t>
      </w:r>
      <w:r w:rsidR="00C6203E" w:rsidRPr="00070EA1">
        <w:t xml:space="preserve"> to keep profitability up. </w:t>
      </w:r>
    </w:p>
    <w:p w14:paraId="27832D91" w14:textId="29B3BBF7"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t>
      </w:r>
      <w:r w:rsidR="00E82611">
        <w:t>a</w:t>
      </w:r>
      <w:r w:rsidR="00253F80" w:rsidRPr="00070EA1">
        <w:t xml:space="preserve"> summar</w:t>
      </w:r>
      <w:r w:rsidR="00E82611">
        <w:t>y</w:t>
      </w:r>
      <w:r w:rsidR="00253F80" w:rsidRPr="00070EA1">
        <w:t xml:space="preserve"> 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6D202876" w:rsidR="00D562BF" w:rsidRPr="00070EA1" w:rsidRDefault="00F64DD0" w:rsidP="00517E79">
      <w:pPr>
        <w:pStyle w:val="BodyText"/>
      </w:pPr>
      <w:r w:rsidRPr="00070EA1">
        <w:t xml:space="preserve">Following our learning in the sections below, </w:t>
      </w:r>
      <w:r w:rsidR="001912AC">
        <w:t>let’s analyze</w:t>
      </w:r>
      <w:r w:rsidRPr="00070EA1">
        <w:t xml:space="preserv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2" w:name="_Toc67874814"/>
      <w:r w:rsidRPr="00070EA1">
        <w:t>2.2 Data Analytics in the Telecom Industry</w:t>
      </w:r>
      <w:bookmarkEnd w:id="32"/>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3" w:name="_Toc67874815"/>
      <w:r w:rsidRPr="00070EA1">
        <w:t xml:space="preserve">2.3 </w:t>
      </w:r>
      <w:r w:rsidR="009A54FD" w:rsidRPr="00070EA1">
        <w:t>Customer Attrition in the Telecom Industry</w:t>
      </w:r>
      <w:bookmarkEnd w:id="33"/>
    </w:p>
    <w:p w14:paraId="61BAF80F" w14:textId="610BCEA8"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7487BE72"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14248324" w:rsidR="0094122E" w:rsidRPr="00070EA1" w:rsidRDefault="00F53E71" w:rsidP="00F7031A">
      <w:pPr>
        <w:pStyle w:val="BodyText"/>
        <w:rPr>
          <w:rFonts w:eastAsiaTheme="majorEastAsia"/>
          <w:b/>
          <w:bCs/>
          <w:color w:val="345A8A" w:themeColor="accent1" w:themeShade="B5"/>
          <w:sz w:val="40"/>
          <w:szCs w:val="32"/>
        </w:rPr>
      </w:pPr>
      <w:r>
        <w:t>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4" w:name="_Toc67874816"/>
      <w:r w:rsidRPr="00070EA1">
        <w:lastRenderedPageBreak/>
        <w:t>2.4 Predictive Modelling in Customer Churn Analysis</w:t>
      </w:r>
      <w:bookmarkEnd w:id="34"/>
    </w:p>
    <w:p w14:paraId="5E75BD5B" w14:textId="3CFCCEDD"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5" w:name="_Toc67874817"/>
      <w:r w:rsidRPr="00070EA1">
        <w:lastRenderedPageBreak/>
        <w:t>2.5 Visual Analytics in Telecom</w:t>
      </w:r>
      <w:bookmarkEnd w:id="35"/>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3E400BC2"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n</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597EF3">
        <w:t xml:space="preserve">Visualizing </w:t>
      </w:r>
      <w:r w:rsidR="004077C2" w:rsidRPr="00070EA1">
        <w:t>and sum</w:t>
      </w:r>
      <w:r w:rsidR="00597EF3">
        <w:t>ming</w:t>
      </w:r>
      <w:r w:rsidR="004077C2" w:rsidRPr="00070EA1">
        <w:t xml:space="preserve"> up 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6" w:name="_Toc67874818"/>
      <w:r w:rsidRPr="00070EA1">
        <w:lastRenderedPageBreak/>
        <w:t>2.6 Related Research Publications</w:t>
      </w:r>
      <w:bookmarkEnd w:id="36"/>
    </w:p>
    <w:p w14:paraId="5A2BDFC1" w14:textId="41B9010A"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z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7" w:name="_Toc67874819"/>
      <w:r w:rsidRPr="00070EA1">
        <w:t>2.6.1 Feature Engineering for Telecom Datasets</w:t>
      </w:r>
      <w:bookmarkEnd w:id="37"/>
    </w:p>
    <w:p w14:paraId="58D35043" w14:textId="5842D19E" w:rsidR="0093374F" w:rsidRPr="00070EA1" w:rsidRDefault="0093374F" w:rsidP="00517E79">
      <w:pPr>
        <w:pStyle w:val="BodyText"/>
      </w:pPr>
      <w:r w:rsidRPr="00070EA1">
        <w:t xml:space="preserve">Feature engineering is a critical step in the data science flow. Here, </w:t>
      </w:r>
      <w:r w:rsidR="00FA2DF6">
        <w:t>b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8" w:name="_Toc67874820"/>
      <w:r w:rsidRPr="00070EA1">
        <w:t>2.6.2 Handling Class Imbalance in Machine Learning</w:t>
      </w:r>
      <w:bookmarkEnd w:id="38"/>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39" w:name="_Toc67874821"/>
      <w:r w:rsidRPr="00070EA1">
        <w:lastRenderedPageBreak/>
        <w:t>2.6.3 Implementation of a predictive framework</w:t>
      </w:r>
      <w:bookmarkEnd w:id="39"/>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0" w:name="_Toc67874822"/>
      <w:r w:rsidRPr="00070EA1">
        <w:t>2.6.4 Reviews of Evaluation Metrics for Classification</w:t>
      </w:r>
      <w:bookmarkEnd w:id="40"/>
    </w:p>
    <w:p w14:paraId="74B37C2D" w14:textId="22B680A2" w:rsidR="00063325" w:rsidRPr="00070EA1" w:rsidRDefault="00063325" w:rsidP="00517E79">
      <w:r w:rsidRPr="00070EA1">
        <w:t xml:space="preserve">There are various evaluation metrics </w:t>
      </w:r>
      <w:r w:rsidR="00A17C97">
        <w:t>that can be used</w:t>
      </w:r>
      <w:r w:rsidRPr="00070EA1">
        <w:t xml:space="preserv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BD69FD7"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 xml:space="preserve">Let’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1" w:name="_Toc67874823"/>
      <w:r w:rsidRPr="00070EA1">
        <w:t>2.6.5 Summary of Literature Review</w:t>
      </w:r>
      <w:bookmarkEnd w:id="41"/>
    </w:p>
    <w:p w14:paraId="03802900" w14:textId="467E80FA"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xml:space="preser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2" w:name="_Toc67874824"/>
      <w:r w:rsidRPr="00070EA1">
        <w:lastRenderedPageBreak/>
        <w:t>2.7 Discussion</w:t>
      </w:r>
      <w:bookmarkEnd w:id="42"/>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89E2BB8"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 </w:t>
      </w:r>
      <w:r w:rsidR="007F3273" w:rsidRPr="00070EA1">
        <w:t>in a manner wher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181F48D5"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A75503">
        <w:t xml:space="preserve"> seems to give the highest returns in terms of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7FFBFAB0"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t>
      </w:r>
      <w:r w:rsidR="00733C2C">
        <w:t>can be filled</w:t>
      </w:r>
      <w:r w:rsidR="00471C9A" w:rsidRPr="00070EA1">
        <w:t xml:space="preserve"> in through our research methodology</w:t>
      </w:r>
      <w:r w:rsidR="003E725A" w:rsidRPr="00070EA1">
        <w:t>.</w:t>
      </w:r>
    </w:p>
    <w:p w14:paraId="48DD24F0" w14:textId="1D0988CD" w:rsidR="006E1B7F" w:rsidRPr="00070EA1" w:rsidRDefault="006E1B7F" w:rsidP="00517E79">
      <w:pPr>
        <w:pStyle w:val="Heading2"/>
      </w:pPr>
      <w:bookmarkStart w:id="43" w:name="_Toc67874825"/>
      <w:r w:rsidRPr="00070EA1">
        <w:t>2.8 Summary</w:t>
      </w:r>
      <w:bookmarkEnd w:id="43"/>
    </w:p>
    <w:p w14:paraId="3400774C" w14:textId="0ADB482A"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t>
      </w:r>
      <w:r w:rsidR="00567EF3">
        <w:t xml:space="preserve">work will be don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 xml:space="preserve">for our us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4" w:name="_Toc6787482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4"/>
    </w:p>
    <w:p w14:paraId="676D10BD" w14:textId="5341222F"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effectively</w:t>
      </w:r>
      <w:r w:rsidR="00062373">
        <w:t xml:space="preserve"> will occue</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5" w:name="_Toc67874827"/>
      <w:r w:rsidRPr="00070EA1">
        <w:t>3.1 Introduction</w:t>
      </w:r>
      <w:bookmarkEnd w:id="45"/>
    </w:p>
    <w:p w14:paraId="3767BBA7" w14:textId="0379F48B" w:rsidR="005855CD" w:rsidRPr="00070EA1" w:rsidRDefault="004659AE" w:rsidP="00517E79">
      <w:pPr>
        <w:pStyle w:val="BodyText"/>
      </w:pPr>
      <w:r>
        <w:t>Understanding</w:t>
      </w:r>
      <w:r w:rsidR="00B05B79" w:rsidRPr="00070EA1">
        <w:t xml:space="preserve"> the </w:t>
      </w:r>
      <w:r>
        <w:t>baseline</w:t>
      </w:r>
      <w:r w:rsidR="00B05B79" w:rsidRPr="00070EA1">
        <w:t xml:space="preserve">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t>This is followed by the</w:t>
      </w:r>
      <w:r w:rsidR="00A72048" w:rsidRPr="00070EA1">
        <w:t xml:space="preserve"> research me</w:t>
      </w:r>
      <w:r w:rsidR="005855CD" w:rsidRPr="00070EA1">
        <w:t xml:space="preserve">thodology in section 3.2 that consists of data selection, data preprocessing, data transformation, data visualisation, class balancing, model building, model evaluation and model monitoring. </w:t>
      </w:r>
      <w:r>
        <w:t xml:space="preserve">This </w:t>
      </w:r>
      <w:r w:rsidR="005855CD" w:rsidRPr="00070EA1">
        <w:t xml:space="preserve">will </w:t>
      </w:r>
      <w:r>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46" w:name="_Toc67874828"/>
      <w:r w:rsidRPr="00070EA1">
        <w:t>3.1.1 Business Understanding</w:t>
      </w:r>
      <w:bookmarkEnd w:id="46"/>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7" w:name="_Toc67874829"/>
      <w:r w:rsidRPr="00070EA1">
        <w:lastRenderedPageBreak/>
        <w:t xml:space="preserve">3.1.2 Data </w:t>
      </w:r>
      <w:r w:rsidR="00C72804" w:rsidRPr="00070EA1">
        <w:t>Understanding</w:t>
      </w:r>
      <w:bookmarkEnd w:id="47"/>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2FE90806"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 xml:space="preserve">let’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1C652D20" w:rsidR="00516FF3" w:rsidRPr="00070EA1" w:rsidRDefault="009664F6" w:rsidP="00517E79">
      <w:pPr>
        <w:pStyle w:val="BodyText"/>
      </w:pPr>
      <w:r w:rsidRPr="00070EA1">
        <w:t xml:space="preserve">From the above description, </w:t>
      </w:r>
      <w:r w:rsidR="00240B7A">
        <w:t>there is deep understanding on</w:t>
      </w:r>
      <w:r w:rsidRPr="00070EA1">
        <w:t xml:space="preserve">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t>
      </w:r>
      <w:r w:rsidR="00771CA8">
        <w:t xml:space="preserve">There are </w:t>
      </w:r>
      <w:r w:rsidR="002466C4" w:rsidRPr="00070EA1">
        <w:t xml:space="preserve">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8" w:name="_Toc67874830"/>
      <w:r w:rsidRPr="00070EA1">
        <w:lastRenderedPageBreak/>
        <w:t>3.2 Research Methodology</w:t>
      </w:r>
      <w:bookmarkEnd w:id="48"/>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49" w:name="_Toc67874831"/>
      <w:r w:rsidRPr="00070EA1">
        <w:t>3.2.1 Data Selection</w:t>
      </w:r>
      <w:bookmarkEnd w:id="49"/>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0" w:name="_Toc67874832"/>
      <w:r w:rsidRPr="00070EA1">
        <w:lastRenderedPageBreak/>
        <w:t>3.2.2 Data Pre</w:t>
      </w:r>
      <w:r w:rsidR="006B0380">
        <w:t>p</w:t>
      </w:r>
      <w:r w:rsidRPr="00070EA1">
        <w:t>rocessing</w:t>
      </w:r>
      <w:bookmarkEnd w:id="50"/>
    </w:p>
    <w:p w14:paraId="5B95FF21" w14:textId="765863D3" w:rsidR="00FB6F49" w:rsidRPr="00070EA1" w:rsidRDefault="00B52F86" w:rsidP="00517E79">
      <w:pPr>
        <w:pStyle w:val="BodyText"/>
      </w:pPr>
      <w:r w:rsidRPr="00070EA1">
        <w:t xml:space="preserve">Now that </w:t>
      </w:r>
      <w:r w:rsidR="004B1C2A">
        <w:t xml:space="preserve">the dataset is </w:t>
      </w:r>
      <w:r w:rsidR="002466C4" w:rsidRPr="00070EA1">
        <w:t>selected</w:t>
      </w:r>
      <w:r w:rsidR="00BD6AB6" w:rsidRPr="00070EA1">
        <w:t>,</w:t>
      </w:r>
      <w:r w:rsidR="002466C4" w:rsidRPr="00070EA1">
        <w:t xml:space="preserve"> </w:t>
      </w:r>
      <w:r w:rsidR="004B1C2A">
        <w:t>le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it is used in the next steps</w:t>
      </w:r>
      <w:r w:rsidR="002466C4" w:rsidRPr="00070EA1">
        <w:t xml:space="preserve">. </w:t>
      </w:r>
      <w:r w:rsidR="00514A38">
        <w:t>A</w:t>
      </w:r>
      <w:r w:rsidR="008C226C" w:rsidRPr="00070EA1">
        <w:t xml:space="preserve"> sense check of the telecom churn dataset </w:t>
      </w:r>
      <w:r w:rsidR="00514A38">
        <w:t xml:space="preserve">is perfo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is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zed</w:t>
      </w:r>
      <w:r w:rsidR="00516FF3" w:rsidRPr="00070EA1">
        <w:t>. This will help us to decide the strategies to take for the next steps. Post missing value analysis</w:t>
      </w:r>
      <w:r w:rsidR="00890257" w:rsidRPr="00070EA1">
        <w:t>,</w:t>
      </w:r>
      <w:r w:rsidR="00516FF3" w:rsidRPr="00070EA1">
        <w:t xml:space="preserve"> </w:t>
      </w:r>
      <w:r w:rsidR="00FA622A">
        <w:t>it will be</w:t>
      </w:r>
      <w:r w:rsidR="00516FF3" w:rsidRPr="00070EA1">
        <w:t xml:space="preserve"> de</w:t>
      </w:r>
      <w:r w:rsidR="00890257" w:rsidRPr="00070EA1">
        <w:t>termin</w:t>
      </w:r>
      <w:r w:rsidR="00516FF3" w:rsidRPr="00070EA1">
        <w:t>e</w:t>
      </w:r>
      <w:r w:rsidR="00FA622A">
        <w:t>d</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65D52E3E"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t>
      </w:r>
      <w:r w:rsidR="00045EA0">
        <w:t>being used before</w:t>
      </w:r>
      <w:r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n the</w:t>
      </w:r>
      <w:r w:rsidR="00A42670" w:rsidRPr="00070EA1">
        <w:t xml:space="preserv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1" w:name="_Toc67874833"/>
      <w:r w:rsidRPr="00070EA1">
        <w:t>3.2.3 Data Transformation</w:t>
      </w:r>
      <w:bookmarkEnd w:id="51"/>
    </w:p>
    <w:p w14:paraId="623B21F9" w14:textId="0B840AA4" w:rsidR="00764ECC" w:rsidRPr="00070EA1" w:rsidRDefault="005D5913" w:rsidP="00517E79">
      <w:pPr>
        <w:pStyle w:val="BodyText"/>
      </w:pPr>
      <w:r w:rsidRPr="00070EA1">
        <w:t xml:space="preserve">Based on the cleaned dataset, the </w:t>
      </w:r>
      <w:r w:rsidR="00890257" w:rsidRPr="00070EA1">
        <w:t>following</w:t>
      </w:r>
      <w:r w:rsidRPr="00070EA1">
        <w:t xml:space="preserve"> </w:t>
      </w:r>
      <w:r w:rsidR="00156963">
        <w:t xml:space="preserve">next </w:t>
      </w:r>
      <w:r w:rsidRPr="00070EA1">
        <w:t>steps to extract the most value from the dataset</w:t>
      </w:r>
      <w:r w:rsidR="00156963">
        <w:t xml:space="preserve"> will be carried out</w:t>
      </w:r>
      <w:r w:rsidRPr="00070EA1">
        <w:t xml:space="preserve">. </w:t>
      </w:r>
      <w:r w:rsidR="00156963">
        <w:t>S</w:t>
      </w:r>
      <w:r w:rsidRPr="00070EA1">
        <w:t xml:space="preserve">teps such as one-hot encoding </w:t>
      </w:r>
      <w:r w:rsidR="00156963">
        <w:t xml:space="preserve">are applied </w:t>
      </w:r>
      <w:r w:rsidRPr="00070EA1">
        <w:t xml:space="preserve">on the </w:t>
      </w:r>
      <w:r w:rsidR="00890257" w:rsidRPr="00070EA1">
        <w:t>categorical features</w:t>
      </w:r>
      <w:r w:rsidRPr="00070EA1">
        <w:t xml:space="preserve">. Besides this, features </w:t>
      </w:r>
      <w:r w:rsidR="00156963">
        <w:t xml:space="preserve">are derived </w:t>
      </w:r>
      <w:r w:rsidRPr="00070EA1">
        <w:t>from the existing dataset and feature engineer newer attributes. Based on the understanding of telecom</w:t>
      </w:r>
      <w:r w:rsidR="00C235BC" w:rsidRPr="00070EA1">
        <w:t>'</w:t>
      </w:r>
      <w:r w:rsidRPr="00070EA1">
        <w:t xml:space="preserve">s business, business rules </w:t>
      </w:r>
      <w:r w:rsidR="00B30DA7">
        <w:t xml:space="preserve">and heuristical methods are applied </w:t>
      </w:r>
      <w:r w:rsidRPr="00070EA1">
        <w:t xml:space="preserve">to the business and derive new features. Performing efficient feature engineering will save us the hassle of running complicated models to get an accurate prediction. </w:t>
      </w:r>
    </w:p>
    <w:p w14:paraId="2810CAE2" w14:textId="16CFA643"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n</w:t>
      </w:r>
      <w:r w:rsidR="00A4254C">
        <w:t xml:space="preserve"> the </w:t>
      </w:r>
      <w:r w:rsidRPr="00070EA1">
        <w:t xml:space="preserve">significant features </w:t>
      </w:r>
      <w:r w:rsidR="00702DA3">
        <w:t xml:space="preserve">will be done </w:t>
      </w:r>
      <w:r w:rsidRPr="00070EA1">
        <w:t xml:space="preserve">to select for modelling. </w:t>
      </w:r>
      <w:r w:rsidR="00C852DE">
        <w:t>Additionally,</w:t>
      </w:r>
      <w:r w:rsidRPr="00070EA1">
        <w:t xml:space="preserve"> the correlation scores for the numerical variables </w:t>
      </w:r>
      <w:r w:rsidR="00C852DE">
        <w:t xml:space="preserve">will be analyz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be performed </w:t>
      </w:r>
      <w:r w:rsidRPr="00070EA1">
        <w:t>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2" w:name="_Toc67874834"/>
      <w:r w:rsidRPr="00070EA1">
        <w:t>3.2.4 Data Visualization</w:t>
      </w:r>
      <w:bookmarkEnd w:id="52"/>
    </w:p>
    <w:p w14:paraId="7AE9AA12" w14:textId="77957C96"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z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397A8072" w:rsidR="00557E7F" w:rsidRPr="00070EA1" w:rsidRDefault="00BD5308" w:rsidP="00517E79">
      <w:pPr>
        <w:pStyle w:val="BodyText"/>
        <w:jc w:val="left"/>
      </w:pPr>
      <w:r>
        <w:t>There are</w:t>
      </w:r>
      <w:r w:rsidR="00C03EDD" w:rsidRPr="00070EA1">
        <w:t xml:space="preserve"> 21 features and 7043 data points.</w:t>
      </w:r>
      <w:r w:rsidR="00282BA7" w:rsidRPr="00070EA1">
        <w:t xml:space="preserve"> </w:t>
      </w:r>
    </w:p>
    <w:p w14:paraId="5FB3CC94" w14:textId="5648E128" w:rsidR="00B82146" w:rsidRPr="00070EA1" w:rsidRDefault="00BD5308" w:rsidP="00517E79">
      <w:pPr>
        <w:pStyle w:val="BodyText"/>
        <w:jc w:val="left"/>
      </w:pPr>
      <w:r>
        <w:lastRenderedPageBreak/>
        <w:t>Let’s</w:t>
      </w:r>
      <w:r w:rsidR="00282BA7" w:rsidRPr="00070EA1">
        <w:t xml:space="preserve"> analyse the distribution of a few of the dependent variables.</w:t>
      </w:r>
      <w:r w:rsidR="00977A59" w:rsidRPr="00070EA1">
        <w:tab/>
      </w:r>
      <w:r w:rsidR="00977A59" w:rsidRPr="00070EA1">
        <w:br/>
      </w:r>
      <w:r w:rsidR="00592F20" w:rsidRPr="00070EA1">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3" w:name="_Toc67874835"/>
      <w:r w:rsidRPr="00070EA1">
        <w:lastRenderedPageBreak/>
        <w:t xml:space="preserve">3.2.5 </w:t>
      </w:r>
      <w:r w:rsidR="00D66650" w:rsidRPr="00070EA1">
        <w:t>Class Balancing</w:t>
      </w:r>
      <w:bookmarkEnd w:id="53"/>
    </w:p>
    <w:p w14:paraId="0974A7C0" w14:textId="1E02F4D9"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t>T</w:t>
      </w:r>
      <w:r w:rsidR="00DE4841" w:rsidRPr="00070EA1">
        <w:t>he classification models ha</w:t>
      </w:r>
      <w:r w:rsidR="00D079D8">
        <w:t>ve</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 xml:space="preserve">is perfo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4" w:name="_Toc67874836"/>
      <w:r w:rsidRPr="00070EA1">
        <w:t>3.2.</w:t>
      </w:r>
      <w:r w:rsidR="00042201" w:rsidRPr="00070EA1">
        <w:t>6</w:t>
      </w:r>
      <w:r w:rsidRPr="00070EA1">
        <w:t xml:space="preserve"> Model Building</w:t>
      </w:r>
      <w:bookmarkEnd w:id="54"/>
    </w:p>
    <w:p w14:paraId="4C9A1E9C" w14:textId="5E90BD9C"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t>
      </w:r>
      <w:r w:rsidR="00BC19ED">
        <w:t>to</w:t>
      </w:r>
      <w:r w:rsidRPr="00070EA1">
        <w:t xml:space="preserve"> leverage to get optimal results. </w:t>
      </w:r>
      <w:r w:rsidR="00BC19ED">
        <w:t xml:space="preserve">This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5" w:name="_Toc61885879"/>
      <w:r w:rsidRPr="00070EA1">
        <w:t>3.2.6.1</w:t>
      </w:r>
      <w:r w:rsidR="00126638" w:rsidRPr="00070EA1">
        <w:t xml:space="preserve"> Model Selection Techniques</w:t>
      </w:r>
      <w:bookmarkEnd w:id="55"/>
    </w:p>
    <w:p w14:paraId="3D98BB15" w14:textId="38ABC364" w:rsidR="00DC4335" w:rsidRPr="00070EA1" w:rsidRDefault="00D11AA3" w:rsidP="00517E79">
      <w:pPr>
        <w:pStyle w:val="BodyText"/>
      </w:pPr>
      <w:r>
        <w:t>T</w:t>
      </w:r>
      <w:r w:rsidR="00B46E15" w:rsidRPr="00070EA1">
        <w:t>o predict customer churn efficiently and accurately for the model selection</w:t>
      </w:r>
      <w:r>
        <w:t xml:space="preserve">, the best perfoming models </w:t>
      </w:r>
      <w:r w:rsidR="008A43A6">
        <w:t xml:space="preserve">are selected </w:t>
      </w:r>
      <w:r>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4B9FC90C"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t>
      </w:r>
      <w:r w:rsidR="009768DA">
        <w:t xml:space="preserve">the </w:t>
      </w:r>
      <w:r w:rsidR="00BB334C" w:rsidRPr="00070EA1">
        <w:t xml:space="preserve">model </w:t>
      </w:r>
      <w:r w:rsidR="009768DA">
        <w:t xml:space="preserve">is trained </w:t>
      </w:r>
      <w:r w:rsidR="00BB334C" w:rsidRPr="00070EA1">
        <w:t xml:space="preserve">with two datasets – one with the original data and one on which class balancing </w:t>
      </w:r>
      <w:r w:rsidR="00BB334C" w:rsidRPr="00070EA1">
        <w:lastRenderedPageBreak/>
        <w:t>techniques have been applied.</w:t>
      </w:r>
    </w:p>
    <w:p w14:paraId="52B9B5B5" w14:textId="66F6F15C" w:rsidR="00126638" w:rsidRPr="00070EA1" w:rsidRDefault="00273B01" w:rsidP="00517E79">
      <w:pPr>
        <w:pStyle w:val="Heading4"/>
      </w:pPr>
      <w:bookmarkStart w:id="56" w:name="_Toc61885880"/>
      <w:r w:rsidRPr="00070EA1">
        <w:t>3.2.6.2</w:t>
      </w:r>
      <w:r w:rsidR="00126638" w:rsidRPr="00070EA1">
        <w:t xml:space="preserve"> Test Designing</w:t>
      </w:r>
      <w:bookmarkEnd w:id="56"/>
    </w:p>
    <w:p w14:paraId="354455E8" w14:textId="2E4B38E2"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Pr="00070EA1">
        <w:t xml:space="preserve"> 80-20 train-test split </w:t>
      </w:r>
      <w:r w:rsidR="009768DA">
        <w:t xml:space="preserve">is leveraged </w:t>
      </w:r>
      <w:r w:rsidRPr="00070EA1">
        <w:t>for the models. For the top-performing models with this design, a 90-10 split</w:t>
      </w:r>
      <w:r w:rsidR="009768DA">
        <w:t xml:space="preserve"> is also attempted</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7"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7"/>
    </w:p>
    <w:p w14:paraId="52F83007" w14:textId="149CBE18"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8" w:name="_7.4.4_Model_Assessment"/>
      <w:bookmarkStart w:id="59" w:name="_Toc61885882"/>
      <w:bookmarkEnd w:id="58"/>
      <w:r w:rsidRPr="00070EA1">
        <w:t>3.2.6.4</w:t>
      </w:r>
      <w:r w:rsidR="00126638" w:rsidRPr="00070EA1">
        <w:t xml:space="preserve"> Model Assessment</w:t>
      </w:r>
      <w:bookmarkEnd w:id="59"/>
    </w:p>
    <w:p w14:paraId="24B93166" w14:textId="6C985303"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50174F">
        <w:t xml:space="preserve">next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F75895">
        <w:t xml:space="preserve">The </w:t>
      </w:r>
      <w:r w:rsidR="00B46E15" w:rsidRPr="00070EA1">
        <w:t>accuracy and AUC were used to assess models across the board from our literature review</w:t>
      </w:r>
      <w:r w:rsidR="00D37E63" w:rsidRPr="00070EA1">
        <w:t xml:space="preserve">. </w:t>
      </w:r>
      <w:r w:rsidR="00F75895">
        <w:t>F</w:t>
      </w:r>
      <w:r w:rsidR="00D37E63" w:rsidRPr="00070EA1">
        <w:t xml:space="preserve">ocus </w:t>
      </w:r>
      <w:r w:rsidR="00F75895">
        <w:t xml:space="preserve">is also </w:t>
      </w:r>
      <w:r w:rsidR="00D37E63" w:rsidRPr="00070EA1">
        <w:t>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lastRenderedPageBreak/>
        <w:t xml:space="preserve">Figure 3.2.7.1: Model Building Process </w:t>
      </w:r>
      <w:r w:rsidR="003346CB" w:rsidRPr="00070EA1">
        <w:br w:type="page"/>
      </w:r>
    </w:p>
    <w:p w14:paraId="6E55A196" w14:textId="144CACAA"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in the model assessment stage</w:t>
      </w:r>
      <w:r w:rsidR="00F75895">
        <w:t>,</w:t>
      </w:r>
      <w:r w:rsidRPr="00070EA1">
        <w:t xml:space="preserve"> focus </w:t>
      </w:r>
      <w:r w:rsidR="00B074A2">
        <w:t xml:space="preserve">needs to be </w:t>
      </w:r>
      <w:r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using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0" w:name="_Toc67874837"/>
      <w:r w:rsidRPr="00070EA1">
        <w:t>3.2.7 Model Evaluation</w:t>
      </w:r>
      <w:bookmarkEnd w:id="60"/>
    </w:p>
    <w:p w14:paraId="3664D5C2" w14:textId="5D14248E"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 and accuracy as some of the metrics.</w:t>
      </w:r>
    </w:p>
    <w:p w14:paraId="479F1E04" w14:textId="122B6DAF" w:rsidR="00BA64BA" w:rsidRPr="00070EA1" w:rsidRDefault="00BB38B5" w:rsidP="00FB3E32">
      <w:pPr>
        <w:pStyle w:val="Heading4"/>
      </w:pPr>
      <w:bookmarkStart w:id="61" w:name="_Toc61885884"/>
      <w:r w:rsidRPr="00070EA1">
        <w:t>3.2.7.1</w:t>
      </w:r>
      <w:r w:rsidR="00BA64BA" w:rsidRPr="00070EA1">
        <w:t xml:space="preserve"> </w:t>
      </w:r>
      <w:bookmarkEnd w:id="61"/>
      <w:r w:rsidR="0062005D" w:rsidRPr="00070EA1">
        <w:t>Metrics for Evaluation</w:t>
      </w:r>
    </w:p>
    <w:p w14:paraId="3E4F62E2" w14:textId="6EAF9082" w:rsidR="00BA64BA" w:rsidRPr="00070EA1" w:rsidRDefault="008179B0" w:rsidP="00FB3E32">
      <w:pPr>
        <w:pStyle w:val="BodyText"/>
      </w:pPr>
      <w:r>
        <w:t>Let’s</w:t>
      </w:r>
      <w:r w:rsidR="00BA64BA" w:rsidRPr="00070EA1">
        <w:t xml:space="preserve"> now proceed to compare the model results obtained with the literature previously surveyed. Using the same metrics of accuracy, F-Score, the area under the curve, </w:t>
      </w:r>
      <w:r w:rsidR="006A7261">
        <w:t>let’s</w:t>
      </w:r>
      <w:r w:rsidR="00BA64BA" w:rsidRPr="00070EA1">
        <w:t xml:space="preserve"> compar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the next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77AE">
        <w:t>,</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2" w:name="_7.5.2_Process_Review"/>
      <w:bookmarkStart w:id="63" w:name="_Toc61885885"/>
      <w:bookmarkEnd w:id="62"/>
      <w:r w:rsidRPr="00070EA1">
        <w:lastRenderedPageBreak/>
        <w:t>3.2.7</w:t>
      </w:r>
      <w:r w:rsidR="00BA64BA" w:rsidRPr="00070EA1">
        <w:t>.2 Process Review</w:t>
      </w:r>
      <w:bookmarkEnd w:id="63"/>
    </w:p>
    <w:p w14:paraId="1355112A" w14:textId="134AA858"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 the process. As compared to the other research done in this field, </w:t>
      </w:r>
      <w:r>
        <w:t>analysis of</w:t>
      </w:r>
      <w:r w:rsidR="00BA64BA" w:rsidRPr="00070EA1">
        <w:t xml:space="preserve"> any potential m</w:t>
      </w:r>
      <w:r w:rsidR="00886035" w:rsidRPr="00070EA1">
        <w:t>i</w:t>
      </w:r>
      <w:r w:rsidR="00BA64BA" w:rsidRPr="00070EA1">
        <w:t>sses, flaws in approaches an</w:t>
      </w:r>
      <w:r w:rsidR="00063173" w:rsidRPr="00070EA1">
        <w:t>d</w:t>
      </w:r>
      <w:r w:rsidR="00BA64BA" w:rsidRPr="00070EA1">
        <w:t xml:space="preserve"> address them.</w:t>
      </w:r>
      <w:r w:rsidR="00D97C2F" w:rsidRPr="00070EA1">
        <w:t xml:space="preserve"> </w:t>
      </w:r>
      <w:r w:rsidR="00BA64BA" w:rsidRPr="00070EA1">
        <w:t xml:space="preserve">Based on the process review carried out in the above step, </w:t>
      </w:r>
      <w:r w:rsidR="0036116C">
        <w:t xml:space="preserve">the next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 xml:space="preserve">will be initiated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64" w:name="_Toc61885887"/>
      <w:bookmarkStart w:id="65" w:name="_Toc67874838"/>
      <w:r w:rsidRPr="00070EA1">
        <w:t>3.</w:t>
      </w:r>
      <w:r w:rsidR="0054317C" w:rsidRPr="00070EA1">
        <w:t>2.8</w:t>
      </w:r>
      <w:r w:rsidR="00BA64BA" w:rsidRPr="00070EA1">
        <w:t xml:space="preserve"> Model </w:t>
      </w:r>
      <w:bookmarkEnd w:id="64"/>
      <w:r w:rsidR="003741B3" w:rsidRPr="00070EA1">
        <w:t>Review</w:t>
      </w:r>
      <w:bookmarkEnd w:id="65"/>
    </w:p>
    <w:p w14:paraId="748ED061" w14:textId="3F6A7CF8" w:rsidR="003C35F9" w:rsidRPr="00070EA1" w:rsidRDefault="00E4189C" w:rsidP="00517E79">
      <w:pPr>
        <w:pStyle w:val="BodyText"/>
      </w:pPr>
      <w:r>
        <w:t>T</w:t>
      </w:r>
      <w:r w:rsidR="00BA64BA" w:rsidRPr="00070EA1">
        <w:t xml:space="preserve">he next steps for the business use </w:t>
      </w:r>
      <w:r>
        <w:t xml:space="preserve">will be decided </w:t>
      </w:r>
      <w:r w:rsidR="00BA64BA" w:rsidRPr="00070EA1">
        <w:t xml:space="preserve">that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5D586E">
        <w:t xml:space="preserve">are to be filtered </w:t>
      </w:r>
      <w:r w:rsidR="00BA64BA" w:rsidRPr="00070EA1">
        <w:t xml:space="preserve">with a high customer lifetime value and target those most likely to churn. </w:t>
      </w:r>
    </w:p>
    <w:p w14:paraId="78259C62" w14:textId="1814D66F"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66" w:name="_Toc67874839"/>
      <w:r w:rsidRPr="00070EA1">
        <w:t>3.3 Proposed Model</w:t>
      </w:r>
      <w:bookmarkEnd w:id="66"/>
    </w:p>
    <w:p w14:paraId="37318A60" w14:textId="4C6139B2"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bookmarkStart w:id="67" w:name="_GoBack"/>
      <w:bookmarkEnd w:id="67"/>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77777777" w:rsidR="00220B96" w:rsidRDefault="00220B96" w:rsidP="00220B96">
      <w:pPr>
        <w:pStyle w:val="Heading1"/>
      </w:pPr>
      <w:r>
        <w:lastRenderedPageBreak/>
        <w:t>CHAPTER 4: ANALYSIS</w:t>
      </w:r>
    </w:p>
    <w:p w14:paraId="0C35E83D" w14:textId="77777777" w:rsidR="00FD00E5" w:rsidRDefault="00FD00E5" w:rsidP="00FD00E5">
      <w:pPr>
        <w:pStyle w:val="Heading1"/>
      </w:pPr>
      <w:r>
        <w:t>4.1 Introduction</w:t>
      </w:r>
      <w:r>
        <w:tab/>
      </w:r>
    </w:p>
    <w:p w14:paraId="0A6AEF1D" w14:textId="77777777" w:rsidR="00FD00E5" w:rsidRDefault="00FD00E5" w:rsidP="00FD00E5">
      <w:pPr>
        <w:pStyle w:val="BodyText"/>
      </w:pPr>
      <w:r>
        <w:t>Sample</w:t>
      </w:r>
    </w:p>
    <w:p w14:paraId="081B68F7" w14:textId="77777777" w:rsidR="00D75204" w:rsidRDefault="00FD00E5" w:rsidP="00FD00E5">
      <w:pPr>
        <w:pStyle w:val="Heading1"/>
      </w:pPr>
      <w:r>
        <w:t>4.2 Dataset Description</w:t>
      </w:r>
    </w:p>
    <w:p w14:paraId="1E967D43" w14:textId="77777777" w:rsidR="00D75204" w:rsidRDefault="00D75204" w:rsidP="00D75204">
      <w:pPr>
        <w:pStyle w:val="BodyText"/>
      </w:pPr>
      <w:r>
        <w:t>Sample</w:t>
      </w:r>
    </w:p>
    <w:p w14:paraId="1770FD18" w14:textId="77777777" w:rsidR="00D75204" w:rsidRDefault="00D75204" w:rsidP="00FD00E5">
      <w:pPr>
        <w:pStyle w:val="Heading1"/>
      </w:pPr>
      <w:r>
        <w:t>4.3 Data Preparation</w:t>
      </w:r>
    </w:p>
    <w:p w14:paraId="64AA3F88" w14:textId="77777777" w:rsidR="00D75204" w:rsidRDefault="00D75204" w:rsidP="00D75204">
      <w:pPr>
        <w:pStyle w:val="BodyText"/>
      </w:pPr>
      <w:r>
        <w:t>Sample</w:t>
      </w:r>
    </w:p>
    <w:p w14:paraId="4DF0B17C" w14:textId="5B94F74F" w:rsidR="00D75204" w:rsidRDefault="00D75204" w:rsidP="00D75204">
      <w:pPr>
        <w:pStyle w:val="Heading2"/>
      </w:pPr>
      <w:r>
        <w:t>4.3.1 Elimination of Variables</w:t>
      </w:r>
    </w:p>
    <w:p w14:paraId="7CE06CF5" w14:textId="2E9DBA39" w:rsidR="00D75204" w:rsidRPr="00D75204" w:rsidRDefault="00D75204" w:rsidP="00D75204">
      <w:pPr>
        <w:pStyle w:val="BodyText"/>
      </w:pPr>
      <w:r>
        <w:t>Sample</w:t>
      </w:r>
    </w:p>
    <w:p w14:paraId="27254356" w14:textId="73FDF904" w:rsidR="00D75204" w:rsidRDefault="00D75204" w:rsidP="00D75204">
      <w:pPr>
        <w:pStyle w:val="Heading2"/>
      </w:pPr>
      <w:r>
        <w:t>4.3.2 Transformation into categorical variables</w:t>
      </w:r>
    </w:p>
    <w:p w14:paraId="71470643" w14:textId="6FADE943" w:rsidR="00D75204" w:rsidRDefault="00D75204" w:rsidP="00D75204">
      <w:pPr>
        <w:pStyle w:val="BodyText"/>
      </w:pPr>
      <w:r>
        <w:t>Identification of missing values</w:t>
      </w:r>
    </w:p>
    <w:p w14:paraId="7DDAA56C" w14:textId="1D5F64BD" w:rsidR="00D75204" w:rsidRDefault="00D75204" w:rsidP="00D75204">
      <w:pPr>
        <w:pStyle w:val="Heading2"/>
      </w:pPr>
      <w:r>
        <w:t>4.3.2 Univariate Analysis</w:t>
      </w:r>
    </w:p>
    <w:p w14:paraId="2CB2D30E" w14:textId="77777777" w:rsidR="00D75204" w:rsidRDefault="00D75204" w:rsidP="00D75204">
      <w:pPr>
        <w:pStyle w:val="BodyText"/>
      </w:pPr>
      <w:r>
        <w:t>Sample</w:t>
      </w:r>
    </w:p>
    <w:p w14:paraId="6FA8758F" w14:textId="65B410EF" w:rsidR="00D75204" w:rsidRDefault="00D75204" w:rsidP="00D75204">
      <w:pPr>
        <w:pStyle w:val="Heading2"/>
      </w:pPr>
      <w:r>
        <w:lastRenderedPageBreak/>
        <w:t>4.3.3 Treatment of Missing Values</w:t>
      </w:r>
    </w:p>
    <w:p w14:paraId="70549103" w14:textId="77777777" w:rsidR="00D75204" w:rsidRDefault="00D75204" w:rsidP="00D75204">
      <w:pPr>
        <w:pStyle w:val="BodyText"/>
      </w:pPr>
      <w:r>
        <w:t>Sample</w:t>
      </w:r>
    </w:p>
    <w:p w14:paraId="47FA81DB" w14:textId="5786789E" w:rsidR="00D75204" w:rsidRDefault="00D75204" w:rsidP="00D75204">
      <w:pPr>
        <w:pStyle w:val="Heading2"/>
      </w:pPr>
      <w:r>
        <w:t>4.3.4 Splitting of Original Dataset</w:t>
      </w:r>
    </w:p>
    <w:p w14:paraId="6DF271E7" w14:textId="77777777" w:rsidR="00D75204" w:rsidRDefault="00D75204" w:rsidP="00D75204">
      <w:pPr>
        <w:pStyle w:val="BodyText"/>
      </w:pPr>
      <w:r>
        <w:t>Sample</w:t>
      </w:r>
    </w:p>
    <w:p w14:paraId="2A9CCCFA" w14:textId="23CB4AF0" w:rsidR="00D75204" w:rsidRDefault="00D75204" w:rsidP="00D75204">
      <w:pPr>
        <w:pStyle w:val="Heading1"/>
      </w:pPr>
      <w:r>
        <w:t>4.4 Exploratory Data Analysis</w:t>
      </w:r>
    </w:p>
    <w:p w14:paraId="4906A012" w14:textId="5A0D8933" w:rsidR="00D75204" w:rsidRPr="00D75204" w:rsidRDefault="00D75204" w:rsidP="00D75204">
      <w:pPr>
        <w:pStyle w:val="BodyText"/>
      </w:pPr>
      <w:r>
        <w:t>Sample</w:t>
      </w:r>
    </w:p>
    <w:p w14:paraId="31447D37" w14:textId="54555A72" w:rsidR="00D75204" w:rsidRDefault="00D75204" w:rsidP="00D75204">
      <w:pPr>
        <w:pStyle w:val="Heading2"/>
      </w:pPr>
      <w:r>
        <w:t>4.4.1 Chi Square Test</w:t>
      </w:r>
    </w:p>
    <w:p w14:paraId="455C3E01" w14:textId="77777777" w:rsidR="00D75204" w:rsidRDefault="00D75204" w:rsidP="00D75204">
      <w:pPr>
        <w:pStyle w:val="BodyText"/>
      </w:pPr>
      <w:r>
        <w:t>Sample</w:t>
      </w:r>
    </w:p>
    <w:p w14:paraId="697B96FC" w14:textId="5EFB4B39" w:rsidR="00D75204" w:rsidRDefault="00D75204" w:rsidP="00D75204">
      <w:pPr>
        <w:pStyle w:val="Heading1"/>
      </w:pPr>
      <w:r>
        <w:t>4.5 Data Visualization</w:t>
      </w:r>
    </w:p>
    <w:p w14:paraId="6981A86A" w14:textId="2022431E" w:rsidR="00D75204" w:rsidRPr="00D75204" w:rsidRDefault="00D75204" w:rsidP="00D75204">
      <w:pPr>
        <w:pStyle w:val="Heading1"/>
      </w:pPr>
      <w:r>
        <w:t>4.9 Summary</w:t>
      </w:r>
    </w:p>
    <w:p w14:paraId="58AF6036" w14:textId="77777777" w:rsidR="00D75204" w:rsidRPr="00D75204" w:rsidRDefault="00D75204" w:rsidP="00D75204">
      <w:pPr>
        <w:pStyle w:val="BodyText"/>
      </w:pPr>
    </w:p>
    <w:p w14:paraId="2B6E7201" w14:textId="7FACE6F5" w:rsidR="00220B96" w:rsidRPr="00D75204" w:rsidRDefault="00220B96" w:rsidP="00FD00E5">
      <w:pPr>
        <w:pStyle w:val="Heading1"/>
      </w:pPr>
      <w:r>
        <w:br w:type="page"/>
      </w:r>
    </w:p>
    <w:p w14:paraId="10E2166C" w14:textId="67D0DBD8" w:rsidR="00220B96" w:rsidRDefault="00220B96" w:rsidP="00220B96">
      <w:pPr>
        <w:pStyle w:val="Heading1"/>
      </w:pPr>
      <w:r>
        <w:lastRenderedPageBreak/>
        <w:t>CHAPTER 5: RESULTS AND DISCUSSIONS</w:t>
      </w:r>
    </w:p>
    <w:p w14:paraId="528EDBEA" w14:textId="09CF6FD9" w:rsidR="00D75204" w:rsidRDefault="007A0887" w:rsidP="007A0887">
      <w:pPr>
        <w:pStyle w:val="Heading1"/>
      </w:pPr>
      <w:r>
        <w:t>5.1 Introduction</w:t>
      </w:r>
    </w:p>
    <w:p w14:paraId="58F51AE6" w14:textId="4E15CB7C" w:rsidR="007A0887" w:rsidRDefault="007A0887" w:rsidP="007A0887">
      <w:pPr>
        <w:pStyle w:val="BodyText"/>
      </w:pPr>
      <w:r>
        <w:t>Sample</w:t>
      </w:r>
    </w:p>
    <w:p w14:paraId="352C3D66" w14:textId="1F99B380" w:rsidR="007A0887" w:rsidRDefault="007A0887" w:rsidP="007A0887">
      <w:pPr>
        <w:pStyle w:val="Heading1"/>
      </w:pPr>
      <w:r>
        <w:t>5.2 Interpretation of Visualizations</w:t>
      </w:r>
    </w:p>
    <w:p w14:paraId="0B2C0084" w14:textId="77777777" w:rsidR="007A0887" w:rsidRDefault="007A0887" w:rsidP="007A0887">
      <w:pPr>
        <w:pStyle w:val="BodyText"/>
      </w:pPr>
      <w:r>
        <w:t>Sample</w:t>
      </w:r>
    </w:p>
    <w:p w14:paraId="5C6F6E7B" w14:textId="3B5BD921" w:rsidR="007A0887" w:rsidRDefault="007A0887" w:rsidP="007A0887">
      <w:pPr>
        <w:pStyle w:val="Heading1"/>
      </w:pPr>
      <w:r>
        <w:t>5.3 Evaluation of Sampling Methods</w:t>
      </w:r>
    </w:p>
    <w:p w14:paraId="4DA5A626" w14:textId="4C4FB590" w:rsidR="007A0887" w:rsidRPr="007A0887" w:rsidRDefault="007A0887" w:rsidP="007A0887">
      <w:pPr>
        <w:pStyle w:val="BodyText"/>
      </w:pPr>
      <w:r>
        <w:t>Sample</w:t>
      </w:r>
    </w:p>
    <w:p w14:paraId="0369E94D" w14:textId="28F53E24" w:rsidR="007A0887" w:rsidRDefault="007A0887" w:rsidP="007A0887">
      <w:pPr>
        <w:pStyle w:val="Heading1"/>
      </w:pPr>
      <w:r>
        <w:t>5.4 Testing on Validation Dataset</w:t>
      </w:r>
    </w:p>
    <w:p w14:paraId="635DA2F9" w14:textId="138F23D0" w:rsidR="007A0887" w:rsidRDefault="007A0887" w:rsidP="007A0887">
      <w:pPr>
        <w:pStyle w:val="BodyText"/>
      </w:pPr>
      <w:r>
        <w:t>Sample</w:t>
      </w:r>
    </w:p>
    <w:p w14:paraId="0480C057" w14:textId="755DA95E" w:rsidR="007A0887" w:rsidRDefault="007A0887" w:rsidP="007A0887">
      <w:pPr>
        <w:pStyle w:val="Heading1"/>
      </w:pPr>
      <w:r>
        <w:t>5.6 Summary</w:t>
      </w:r>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77777777" w:rsidR="007A0887" w:rsidRDefault="00220B96" w:rsidP="00220B96">
      <w:pPr>
        <w:pStyle w:val="Heading1"/>
      </w:pPr>
      <w:r>
        <w:lastRenderedPageBreak/>
        <w:t xml:space="preserve">CHAPTER 6: </w:t>
      </w:r>
      <w:r>
        <w:tab/>
      </w:r>
      <w:r>
        <w:br/>
        <w:t>CONCLUSIONS AND RECOMMENDATIONS</w:t>
      </w:r>
    </w:p>
    <w:p w14:paraId="3B0AA220" w14:textId="77777777" w:rsidR="007A0887" w:rsidRDefault="007A0887" w:rsidP="007A0887">
      <w:pPr>
        <w:pStyle w:val="BodyText"/>
      </w:pPr>
      <w:r>
        <w:t>Sample</w:t>
      </w:r>
    </w:p>
    <w:p w14:paraId="63505A3A" w14:textId="77777777" w:rsidR="007A0887" w:rsidRDefault="007A0887" w:rsidP="00220B96">
      <w:pPr>
        <w:pStyle w:val="Heading1"/>
      </w:pPr>
      <w:r>
        <w:t>6.1 Introduction</w:t>
      </w:r>
    </w:p>
    <w:p w14:paraId="1CA24694" w14:textId="77777777" w:rsidR="007A0887" w:rsidRDefault="007A0887" w:rsidP="007A0887">
      <w:pPr>
        <w:pStyle w:val="BodyText"/>
      </w:pPr>
      <w:r>
        <w:t>Sample</w:t>
      </w:r>
    </w:p>
    <w:p w14:paraId="7AE597CE" w14:textId="77777777" w:rsidR="007A0887" w:rsidRDefault="007A0887" w:rsidP="00220B96">
      <w:pPr>
        <w:pStyle w:val="Heading1"/>
      </w:pPr>
      <w:r>
        <w:t>6.2 Discussion and Conclusion</w:t>
      </w:r>
    </w:p>
    <w:p w14:paraId="54FDA19C" w14:textId="77777777" w:rsidR="007A0887" w:rsidRDefault="007A0887" w:rsidP="007A0887">
      <w:pPr>
        <w:pStyle w:val="BodyText"/>
      </w:pPr>
      <w:r>
        <w:t>Sample</w:t>
      </w:r>
    </w:p>
    <w:p w14:paraId="5509090D" w14:textId="77777777" w:rsidR="007A0887" w:rsidRDefault="007A0887" w:rsidP="00220B96">
      <w:pPr>
        <w:pStyle w:val="Heading1"/>
      </w:pPr>
      <w:r>
        <w:t>6.3 Contribution to Knowledge</w:t>
      </w:r>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r>
        <w:t>6.4 Future Recommendations</w:t>
      </w:r>
      <w:r w:rsidR="00715C4B" w:rsidRPr="00070EA1">
        <w:br w:type="page"/>
      </w:r>
    </w:p>
    <w:p w14:paraId="63245A78" w14:textId="5EA6E0BE" w:rsidR="00715C4B" w:rsidRPr="00070EA1" w:rsidRDefault="00715C4B" w:rsidP="00517E79">
      <w:pPr>
        <w:pStyle w:val="Heading1"/>
      </w:pPr>
      <w:bookmarkStart w:id="68" w:name="_Toc67874840"/>
      <w:r w:rsidRPr="00070EA1">
        <w:lastRenderedPageBreak/>
        <w:t>R</w:t>
      </w:r>
      <w:r w:rsidR="00EE3920" w:rsidRPr="00070EA1">
        <w:t>EFERENCES</w:t>
      </w:r>
      <w:bookmarkEnd w:id="68"/>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9" w:name="_Toc6787484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70" w:name="_Toc6787484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70"/>
    </w:p>
    <w:p w14:paraId="785F55D5" w14:textId="77777777" w:rsidR="00902A0A" w:rsidRPr="0045355A" w:rsidRDefault="00902A0A" w:rsidP="00902A0A">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7C6CC05D" w14:textId="77777777" w:rsidR="00902A0A" w:rsidRPr="0045355A" w:rsidRDefault="00902A0A" w:rsidP="00902A0A">
      <w:pPr>
        <w:pStyle w:val="Author"/>
        <w:spacing w:line="360" w:lineRule="auto"/>
        <w:jc w:val="both"/>
        <w:rPr>
          <w:rFonts w:ascii="Times New Roman" w:hAnsi="Times New Roman" w:cs="Times New Roman"/>
        </w:rPr>
      </w:pPr>
    </w:p>
    <w:p w14:paraId="731CB6E1"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FA0C2C3" w14:textId="77777777" w:rsidR="00902A0A" w:rsidRPr="0045355A" w:rsidRDefault="00902A0A" w:rsidP="00902A0A">
      <w:pPr>
        <w:pStyle w:val="BodyText"/>
      </w:pPr>
    </w:p>
    <w:p w14:paraId="455C7168" w14:textId="77777777" w:rsidR="00902A0A" w:rsidRPr="0045355A" w:rsidRDefault="00902A0A" w:rsidP="00902A0A">
      <w:pPr>
        <w:pStyle w:val="BodyText"/>
      </w:pPr>
    </w:p>
    <w:p w14:paraId="06776FF6" w14:textId="77777777" w:rsidR="00902A0A" w:rsidRPr="0045355A" w:rsidRDefault="00902A0A" w:rsidP="00902A0A">
      <w:pPr>
        <w:pStyle w:val="Author"/>
        <w:spacing w:line="360" w:lineRule="auto"/>
        <w:jc w:val="both"/>
        <w:rPr>
          <w:rFonts w:ascii="Times New Roman" w:hAnsi="Times New Roman" w:cs="Times New Roman"/>
        </w:rPr>
      </w:pPr>
    </w:p>
    <w:p w14:paraId="2F0EE74A"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69CBE130" w14:textId="77777777" w:rsidR="00902A0A" w:rsidRPr="0045355A" w:rsidRDefault="00902A0A" w:rsidP="00902A0A">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4D8AF070" w14:textId="77777777" w:rsidR="00902A0A" w:rsidRDefault="00902A0A" w:rsidP="00902A0A">
          <w:pPr>
            <w:pStyle w:val="TOCHeading"/>
            <w:spacing w:line="360"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6636D825" w14:textId="0E84FBD7" w:rsidR="00902A0A" w:rsidRDefault="00220B96" w:rsidP="00902A0A">
          <w:pPr>
            <w:pStyle w:val="TOC1"/>
            <w:rPr>
              <w:rFonts w:eastAsiaTheme="minorEastAsia"/>
              <w:sz w:val="22"/>
              <w:szCs w:val="22"/>
            </w:rPr>
          </w:pPr>
          <w:hyperlink w:anchor="_Toc61885854" w:history="1">
            <w:r w:rsidR="00902A0A" w:rsidRPr="000A769D">
              <w:rPr>
                <w:rStyle w:val="Hyperlink"/>
              </w:rPr>
              <w:t>Abstract</w:t>
            </w:r>
            <w:r w:rsidR="00902A0A">
              <w:rPr>
                <w:webHidden/>
              </w:rPr>
              <w:tab/>
            </w:r>
            <w:r w:rsidR="00902A0A">
              <w:rPr>
                <w:webHidden/>
              </w:rPr>
              <w:fldChar w:fldCharType="begin"/>
            </w:r>
            <w:r w:rsidR="00902A0A">
              <w:rPr>
                <w:webHidden/>
              </w:rPr>
              <w:instrText xml:space="preserve"> PAGEREF _Toc61885854 \h </w:instrText>
            </w:r>
            <w:r w:rsidR="00902A0A">
              <w:rPr>
                <w:webHidden/>
              </w:rPr>
            </w:r>
            <w:r w:rsidR="00902A0A">
              <w:rPr>
                <w:webHidden/>
              </w:rPr>
              <w:fldChar w:fldCharType="separate"/>
            </w:r>
            <w:r w:rsidR="004179D2">
              <w:rPr>
                <w:webHidden/>
              </w:rPr>
              <w:t>59</w:t>
            </w:r>
            <w:r w:rsidR="00902A0A">
              <w:rPr>
                <w:webHidden/>
              </w:rPr>
              <w:fldChar w:fldCharType="end"/>
            </w:r>
          </w:hyperlink>
        </w:p>
        <w:p w14:paraId="610EED04" w14:textId="7ED20F01" w:rsidR="00902A0A" w:rsidRDefault="00220B96" w:rsidP="00902A0A">
          <w:pPr>
            <w:pStyle w:val="TOC1"/>
            <w:rPr>
              <w:rFonts w:eastAsiaTheme="minorEastAsia"/>
              <w:sz w:val="22"/>
              <w:szCs w:val="22"/>
            </w:rPr>
          </w:pPr>
          <w:hyperlink w:anchor="_Toc61885855" w:history="1">
            <w:r w:rsidR="00902A0A" w:rsidRPr="000A769D">
              <w:rPr>
                <w:rStyle w:val="Hyperlink"/>
              </w:rPr>
              <w:t>List of Figures</w:t>
            </w:r>
            <w:r w:rsidR="00902A0A">
              <w:rPr>
                <w:webHidden/>
              </w:rPr>
              <w:tab/>
            </w:r>
            <w:r w:rsidR="00902A0A">
              <w:rPr>
                <w:webHidden/>
              </w:rPr>
              <w:fldChar w:fldCharType="begin"/>
            </w:r>
            <w:r w:rsidR="00902A0A">
              <w:rPr>
                <w:webHidden/>
              </w:rPr>
              <w:instrText xml:space="preserve"> PAGEREF _Toc61885855 \h </w:instrText>
            </w:r>
            <w:r w:rsidR="00902A0A">
              <w:rPr>
                <w:webHidden/>
              </w:rPr>
            </w:r>
            <w:r w:rsidR="00902A0A">
              <w:rPr>
                <w:webHidden/>
              </w:rPr>
              <w:fldChar w:fldCharType="separate"/>
            </w:r>
            <w:r w:rsidR="004179D2">
              <w:rPr>
                <w:webHidden/>
              </w:rPr>
              <w:t>60</w:t>
            </w:r>
            <w:r w:rsidR="00902A0A">
              <w:rPr>
                <w:webHidden/>
              </w:rPr>
              <w:fldChar w:fldCharType="end"/>
            </w:r>
          </w:hyperlink>
        </w:p>
        <w:p w14:paraId="14A789AC" w14:textId="39BC7660" w:rsidR="00902A0A" w:rsidRDefault="00220B96" w:rsidP="00902A0A">
          <w:pPr>
            <w:pStyle w:val="TOC1"/>
            <w:rPr>
              <w:rFonts w:eastAsiaTheme="minorEastAsia"/>
              <w:sz w:val="22"/>
              <w:szCs w:val="22"/>
            </w:rPr>
          </w:pPr>
          <w:hyperlink w:anchor="_Toc61885856" w:history="1">
            <w:r w:rsidR="00902A0A" w:rsidRPr="000A769D">
              <w:rPr>
                <w:rStyle w:val="Hyperlink"/>
              </w:rPr>
              <w:t>List of Tables</w:t>
            </w:r>
            <w:r w:rsidR="00902A0A">
              <w:rPr>
                <w:webHidden/>
              </w:rPr>
              <w:tab/>
            </w:r>
            <w:r w:rsidR="00902A0A">
              <w:rPr>
                <w:webHidden/>
              </w:rPr>
              <w:fldChar w:fldCharType="begin"/>
            </w:r>
            <w:r w:rsidR="00902A0A">
              <w:rPr>
                <w:webHidden/>
              </w:rPr>
              <w:instrText xml:space="preserve"> PAGEREF _Toc61885856 \h </w:instrText>
            </w:r>
            <w:r w:rsidR="00902A0A">
              <w:rPr>
                <w:webHidden/>
              </w:rPr>
            </w:r>
            <w:r w:rsidR="00902A0A">
              <w:rPr>
                <w:webHidden/>
              </w:rPr>
              <w:fldChar w:fldCharType="separate"/>
            </w:r>
            <w:r w:rsidR="004179D2">
              <w:rPr>
                <w:webHidden/>
              </w:rPr>
              <w:t>60</w:t>
            </w:r>
            <w:r w:rsidR="00902A0A">
              <w:rPr>
                <w:webHidden/>
              </w:rPr>
              <w:fldChar w:fldCharType="end"/>
            </w:r>
          </w:hyperlink>
        </w:p>
        <w:p w14:paraId="7A594F71" w14:textId="7E962C79" w:rsidR="00902A0A" w:rsidRDefault="00220B96" w:rsidP="00902A0A">
          <w:pPr>
            <w:pStyle w:val="TOC1"/>
            <w:rPr>
              <w:rFonts w:eastAsiaTheme="minorEastAsia"/>
              <w:sz w:val="22"/>
              <w:szCs w:val="22"/>
            </w:rPr>
          </w:pPr>
          <w:hyperlink w:anchor="_Toc61885857" w:history="1">
            <w:r w:rsidR="00902A0A" w:rsidRPr="000A769D">
              <w:rPr>
                <w:rStyle w:val="Hyperlink"/>
              </w:rPr>
              <w:t>List of Abbreviations</w:t>
            </w:r>
            <w:r w:rsidR="00902A0A">
              <w:rPr>
                <w:webHidden/>
              </w:rPr>
              <w:tab/>
            </w:r>
            <w:r w:rsidR="00902A0A">
              <w:rPr>
                <w:webHidden/>
              </w:rPr>
              <w:fldChar w:fldCharType="begin"/>
            </w:r>
            <w:r w:rsidR="00902A0A">
              <w:rPr>
                <w:webHidden/>
              </w:rPr>
              <w:instrText xml:space="preserve"> PAGEREF _Toc61885857 \h </w:instrText>
            </w:r>
            <w:r w:rsidR="00902A0A">
              <w:rPr>
                <w:webHidden/>
              </w:rPr>
            </w:r>
            <w:r w:rsidR="00902A0A">
              <w:rPr>
                <w:webHidden/>
              </w:rPr>
              <w:fldChar w:fldCharType="separate"/>
            </w:r>
            <w:r w:rsidR="004179D2">
              <w:rPr>
                <w:webHidden/>
              </w:rPr>
              <w:t>60</w:t>
            </w:r>
            <w:r w:rsidR="00902A0A">
              <w:rPr>
                <w:webHidden/>
              </w:rPr>
              <w:fldChar w:fldCharType="end"/>
            </w:r>
          </w:hyperlink>
        </w:p>
        <w:p w14:paraId="4F499896" w14:textId="28071CEC" w:rsidR="00902A0A" w:rsidRDefault="00220B96" w:rsidP="00902A0A">
          <w:pPr>
            <w:pStyle w:val="TOC1"/>
            <w:rPr>
              <w:rFonts w:eastAsiaTheme="minorEastAsia"/>
              <w:sz w:val="22"/>
              <w:szCs w:val="22"/>
            </w:rPr>
          </w:pPr>
          <w:hyperlink w:anchor="_Toc61885858" w:history="1">
            <w:r w:rsidR="00902A0A" w:rsidRPr="000A769D">
              <w:rPr>
                <w:rStyle w:val="Hyperlink"/>
              </w:rPr>
              <w:t>1. Background</w:t>
            </w:r>
            <w:r w:rsidR="00902A0A">
              <w:rPr>
                <w:webHidden/>
              </w:rPr>
              <w:tab/>
            </w:r>
            <w:r w:rsidR="00902A0A">
              <w:rPr>
                <w:webHidden/>
              </w:rPr>
              <w:fldChar w:fldCharType="begin"/>
            </w:r>
            <w:r w:rsidR="00902A0A">
              <w:rPr>
                <w:webHidden/>
              </w:rPr>
              <w:instrText xml:space="preserve"> PAGEREF _Toc61885858 \h </w:instrText>
            </w:r>
            <w:r w:rsidR="00902A0A">
              <w:rPr>
                <w:webHidden/>
              </w:rPr>
            </w:r>
            <w:r w:rsidR="00902A0A">
              <w:rPr>
                <w:webHidden/>
              </w:rPr>
              <w:fldChar w:fldCharType="separate"/>
            </w:r>
            <w:r w:rsidR="004179D2">
              <w:rPr>
                <w:webHidden/>
              </w:rPr>
              <w:t>61</w:t>
            </w:r>
            <w:r w:rsidR="00902A0A">
              <w:rPr>
                <w:webHidden/>
              </w:rPr>
              <w:fldChar w:fldCharType="end"/>
            </w:r>
          </w:hyperlink>
        </w:p>
        <w:p w14:paraId="556F9A1E" w14:textId="2FE4ABB2" w:rsidR="00902A0A" w:rsidRDefault="00220B96" w:rsidP="00902A0A">
          <w:pPr>
            <w:pStyle w:val="TOC2"/>
            <w:tabs>
              <w:tab w:val="right" w:leader="dot" w:pos="9350"/>
            </w:tabs>
            <w:rPr>
              <w:rFonts w:eastAsiaTheme="minorEastAsia"/>
              <w:sz w:val="22"/>
              <w:szCs w:val="22"/>
            </w:rPr>
          </w:pPr>
          <w:hyperlink w:anchor="_Toc61885859" w:history="1">
            <w:r w:rsidR="00902A0A" w:rsidRPr="000A769D">
              <w:rPr>
                <w:rStyle w:val="Hyperlink"/>
              </w:rPr>
              <w:t>1.1 The need for Customer Churn Analysis</w:t>
            </w:r>
            <w:r w:rsidR="00902A0A">
              <w:rPr>
                <w:webHidden/>
              </w:rPr>
              <w:tab/>
            </w:r>
            <w:r w:rsidR="00902A0A">
              <w:rPr>
                <w:webHidden/>
              </w:rPr>
              <w:fldChar w:fldCharType="begin"/>
            </w:r>
            <w:r w:rsidR="00902A0A">
              <w:rPr>
                <w:webHidden/>
              </w:rPr>
              <w:instrText xml:space="preserve"> PAGEREF _Toc61885859 \h </w:instrText>
            </w:r>
            <w:r w:rsidR="00902A0A">
              <w:rPr>
                <w:webHidden/>
              </w:rPr>
            </w:r>
            <w:r w:rsidR="00902A0A">
              <w:rPr>
                <w:webHidden/>
              </w:rPr>
              <w:fldChar w:fldCharType="separate"/>
            </w:r>
            <w:r w:rsidR="004179D2">
              <w:rPr>
                <w:webHidden/>
              </w:rPr>
              <w:t>9</w:t>
            </w:r>
            <w:r w:rsidR="00902A0A">
              <w:rPr>
                <w:webHidden/>
              </w:rPr>
              <w:fldChar w:fldCharType="end"/>
            </w:r>
          </w:hyperlink>
        </w:p>
        <w:p w14:paraId="357852C1" w14:textId="555797FF" w:rsidR="00902A0A" w:rsidRDefault="00220B96" w:rsidP="00902A0A">
          <w:pPr>
            <w:pStyle w:val="TOC2"/>
            <w:tabs>
              <w:tab w:val="right" w:leader="dot" w:pos="9350"/>
            </w:tabs>
            <w:rPr>
              <w:rFonts w:eastAsiaTheme="minorEastAsia"/>
              <w:sz w:val="22"/>
              <w:szCs w:val="22"/>
            </w:rPr>
          </w:pPr>
          <w:hyperlink w:anchor="_Toc61885860" w:history="1">
            <w:r w:rsidR="00902A0A" w:rsidRPr="000A769D">
              <w:rPr>
                <w:rStyle w:val="Hyperlink"/>
              </w:rPr>
              <w:t>1.2 Flagging customers and retention policies</w:t>
            </w:r>
            <w:r w:rsidR="00902A0A">
              <w:rPr>
                <w:webHidden/>
              </w:rPr>
              <w:tab/>
            </w:r>
            <w:r w:rsidR="00902A0A">
              <w:rPr>
                <w:webHidden/>
              </w:rPr>
              <w:fldChar w:fldCharType="begin"/>
            </w:r>
            <w:r w:rsidR="00902A0A">
              <w:rPr>
                <w:webHidden/>
              </w:rPr>
              <w:instrText xml:space="preserve"> PAGEREF _Toc61885860 \h </w:instrText>
            </w:r>
            <w:r w:rsidR="00902A0A">
              <w:rPr>
                <w:webHidden/>
              </w:rPr>
            </w:r>
            <w:r w:rsidR="00902A0A">
              <w:rPr>
                <w:webHidden/>
              </w:rPr>
              <w:fldChar w:fldCharType="separate"/>
            </w:r>
            <w:r w:rsidR="004179D2">
              <w:rPr>
                <w:webHidden/>
              </w:rPr>
              <w:t>10</w:t>
            </w:r>
            <w:r w:rsidR="00902A0A">
              <w:rPr>
                <w:webHidden/>
              </w:rPr>
              <w:fldChar w:fldCharType="end"/>
            </w:r>
          </w:hyperlink>
        </w:p>
        <w:p w14:paraId="640B987E" w14:textId="66077C18" w:rsidR="00902A0A" w:rsidRDefault="00220B96" w:rsidP="00902A0A">
          <w:pPr>
            <w:pStyle w:val="TOC1"/>
            <w:rPr>
              <w:rFonts w:eastAsiaTheme="minorEastAsia"/>
              <w:sz w:val="22"/>
              <w:szCs w:val="22"/>
            </w:rPr>
          </w:pPr>
          <w:hyperlink w:anchor="_Toc61885861" w:history="1">
            <w:r w:rsidR="00902A0A" w:rsidRPr="000A769D">
              <w:rPr>
                <w:rStyle w:val="Hyperlink"/>
              </w:rPr>
              <w:t>2. Problem Statement</w:t>
            </w:r>
            <w:r w:rsidR="00902A0A">
              <w:rPr>
                <w:webHidden/>
              </w:rPr>
              <w:tab/>
            </w:r>
            <w:r w:rsidR="00902A0A">
              <w:rPr>
                <w:webHidden/>
              </w:rPr>
              <w:fldChar w:fldCharType="begin"/>
            </w:r>
            <w:r w:rsidR="00902A0A">
              <w:rPr>
                <w:webHidden/>
              </w:rPr>
              <w:instrText xml:space="preserve"> PAGEREF _Toc61885861 \h </w:instrText>
            </w:r>
            <w:r w:rsidR="00902A0A">
              <w:rPr>
                <w:webHidden/>
              </w:rPr>
            </w:r>
            <w:r w:rsidR="00902A0A">
              <w:rPr>
                <w:webHidden/>
              </w:rPr>
              <w:fldChar w:fldCharType="separate"/>
            </w:r>
            <w:r w:rsidR="004179D2">
              <w:rPr>
                <w:webHidden/>
              </w:rPr>
              <w:t>63</w:t>
            </w:r>
            <w:r w:rsidR="00902A0A">
              <w:rPr>
                <w:webHidden/>
              </w:rPr>
              <w:fldChar w:fldCharType="end"/>
            </w:r>
          </w:hyperlink>
        </w:p>
        <w:p w14:paraId="2BE60692" w14:textId="0AB5A01F" w:rsidR="00902A0A" w:rsidRDefault="00220B96" w:rsidP="00902A0A">
          <w:pPr>
            <w:pStyle w:val="TOC1"/>
            <w:rPr>
              <w:rFonts w:eastAsiaTheme="minorEastAsia"/>
              <w:sz w:val="22"/>
              <w:szCs w:val="22"/>
            </w:rPr>
          </w:pPr>
          <w:hyperlink w:anchor="_Toc61885862" w:history="1">
            <w:r w:rsidR="00902A0A" w:rsidRPr="000A769D">
              <w:rPr>
                <w:rStyle w:val="Hyperlink"/>
              </w:rPr>
              <w:t>3. Related Works</w:t>
            </w:r>
            <w:r w:rsidR="00902A0A">
              <w:rPr>
                <w:webHidden/>
              </w:rPr>
              <w:tab/>
            </w:r>
            <w:r w:rsidR="00902A0A">
              <w:rPr>
                <w:webHidden/>
              </w:rPr>
              <w:fldChar w:fldCharType="begin"/>
            </w:r>
            <w:r w:rsidR="00902A0A">
              <w:rPr>
                <w:webHidden/>
              </w:rPr>
              <w:instrText xml:space="preserve"> PAGEREF _Toc61885862 \h </w:instrText>
            </w:r>
            <w:r w:rsidR="00902A0A">
              <w:rPr>
                <w:webHidden/>
              </w:rPr>
            </w:r>
            <w:r w:rsidR="00902A0A">
              <w:rPr>
                <w:webHidden/>
              </w:rPr>
              <w:fldChar w:fldCharType="separate"/>
            </w:r>
            <w:r w:rsidR="004179D2">
              <w:rPr>
                <w:webHidden/>
              </w:rPr>
              <w:t>63</w:t>
            </w:r>
            <w:r w:rsidR="00902A0A">
              <w:rPr>
                <w:webHidden/>
              </w:rPr>
              <w:fldChar w:fldCharType="end"/>
            </w:r>
          </w:hyperlink>
        </w:p>
        <w:p w14:paraId="3296DEFD" w14:textId="624F4732" w:rsidR="00902A0A" w:rsidRDefault="00220B96" w:rsidP="00902A0A">
          <w:pPr>
            <w:pStyle w:val="TOC2"/>
            <w:tabs>
              <w:tab w:val="right" w:leader="dot" w:pos="9350"/>
            </w:tabs>
            <w:rPr>
              <w:rFonts w:eastAsiaTheme="minorEastAsia"/>
              <w:sz w:val="22"/>
              <w:szCs w:val="22"/>
            </w:rPr>
          </w:pPr>
          <w:hyperlink w:anchor="_Toc61885863" w:history="1">
            <w:r w:rsidR="00902A0A" w:rsidRPr="000A769D">
              <w:rPr>
                <w:rStyle w:val="Hyperlink"/>
              </w:rPr>
              <w:t>3.1 Sampling, balancing techniques and pre-processing</w:t>
            </w:r>
            <w:r w:rsidR="00902A0A">
              <w:rPr>
                <w:webHidden/>
              </w:rPr>
              <w:tab/>
            </w:r>
            <w:r w:rsidR="00902A0A">
              <w:rPr>
                <w:webHidden/>
              </w:rPr>
              <w:fldChar w:fldCharType="begin"/>
            </w:r>
            <w:r w:rsidR="00902A0A">
              <w:rPr>
                <w:webHidden/>
              </w:rPr>
              <w:instrText xml:space="preserve"> PAGEREF _Toc61885863 \h </w:instrText>
            </w:r>
            <w:r w:rsidR="00902A0A">
              <w:rPr>
                <w:webHidden/>
              </w:rPr>
            </w:r>
            <w:r w:rsidR="00902A0A">
              <w:rPr>
                <w:webHidden/>
              </w:rPr>
              <w:fldChar w:fldCharType="separate"/>
            </w:r>
            <w:r w:rsidR="004179D2">
              <w:rPr>
                <w:webHidden/>
              </w:rPr>
              <w:t>63</w:t>
            </w:r>
            <w:r w:rsidR="00902A0A">
              <w:rPr>
                <w:webHidden/>
              </w:rPr>
              <w:fldChar w:fldCharType="end"/>
            </w:r>
          </w:hyperlink>
        </w:p>
        <w:p w14:paraId="60F5627B" w14:textId="2741AE01" w:rsidR="00902A0A" w:rsidRDefault="00220B96" w:rsidP="00902A0A">
          <w:pPr>
            <w:pStyle w:val="TOC2"/>
            <w:tabs>
              <w:tab w:val="right" w:leader="dot" w:pos="9350"/>
            </w:tabs>
            <w:rPr>
              <w:rFonts w:eastAsiaTheme="minorEastAsia"/>
              <w:sz w:val="22"/>
              <w:szCs w:val="22"/>
            </w:rPr>
          </w:pPr>
          <w:hyperlink w:anchor="_Toc61885864" w:history="1">
            <w:r w:rsidR="00902A0A" w:rsidRPr="000A769D">
              <w:rPr>
                <w:rStyle w:val="Hyperlink"/>
              </w:rPr>
              <w:t>3.2 Feature engineering and selection of attributes</w:t>
            </w:r>
            <w:r w:rsidR="00902A0A">
              <w:rPr>
                <w:webHidden/>
              </w:rPr>
              <w:tab/>
            </w:r>
            <w:r w:rsidR="00902A0A">
              <w:rPr>
                <w:webHidden/>
              </w:rPr>
              <w:fldChar w:fldCharType="begin"/>
            </w:r>
            <w:r w:rsidR="00902A0A">
              <w:rPr>
                <w:webHidden/>
              </w:rPr>
              <w:instrText xml:space="preserve"> PAGEREF _Toc61885864 \h </w:instrText>
            </w:r>
            <w:r w:rsidR="00902A0A">
              <w:rPr>
                <w:webHidden/>
              </w:rPr>
            </w:r>
            <w:r w:rsidR="00902A0A">
              <w:rPr>
                <w:webHidden/>
              </w:rPr>
              <w:fldChar w:fldCharType="separate"/>
            </w:r>
            <w:r w:rsidR="004179D2">
              <w:rPr>
                <w:webHidden/>
              </w:rPr>
              <w:t>64</w:t>
            </w:r>
            <w:r w:rsidR="00902A0A">
              <w:rPr>
                <w:webHidden/>
              </w:rPr>
              <w:fldChar w:fldCharType="end"/>
            </w:r>
          </w:hyperlink>
        </w:p>
        <w:p w14:paraId="40CFE8F7" w14:textId="79D3343D" w:rsidR="00902A0A" w:rsidRDefault="00220B96" w:rsidP="00902A0A">
          <w:pPr>
            <w:pStyle w:val="TOC2"/>
            <w:tabs>
              <w:tab w:val="right" w:leader="dot" w:pos="9350"/>
            </w:tabs>
            <w:rPr>
              <w:rFonts w:eastAsiaTheme="minorEastAsia"/>
              <w:sz w:val="22"/>
              <w:szCs w:val="22"/>
            </w:rPr>
          </w:pPr>
          <w:hyperlink w:anchor="_Toc61885865" w:history="1">
            <w:r w:rsidR="00902A0A" w:rsidRPr="000A769D">
              <w:rPr>
                <w:rStyle w:val="Hyperlink"/>
              </w:rPr>
              <w:t>3.3 Ensemble methods</w:t>
            </w:r>
            <w:r w:rsidR="00902A0A">
              <w:rPr>
                <w:webHidden/>
              </w:rPr>
              <w:tab/>
            </w:r>
            <w:r w:rsidR="00902A0A">
              <w:rPr>
                <w:webHidden/>
              </w:rPr>
              <w:fldChar w:fldCharType="begin"/>
            </w:r>
            <w:r w:rsidR="00902A0A">
              <w:rPr>
                <w:webHidden/>
              </w:rPr>
              <w:instrText xml:space="preserve"> PAGEREF _Toc61885865 \h </w:instrText>
            </w:r>
            <w:r w:rsidR="00902A0A">
              <w:rPr>
                <w:webHidden/>
              </w:rPr>
            </w:r>
            <w:r w:rsidR="00902A0A">
              <w:rPr>
                <w:webHidden/>
              </w:rPr>
              <w:fldChar w:fldCharType="separate"/>
            </w:r>
            <w:r w:rsidR="004179D2">
              <w:rPr>
                <w:webHidden/>
              </w:rPr>
              <w:t>64</w:t>
            </w:r>
            <w:r w:rsidR="00902A0A">
              <w:rPr>
                <w:webHidden/>
              </w:rPr>
              <w:fldChar w:fldCharType="end"/>
            </w:r>
          </w:hyperlink>
        </w:p>
        <w:p w14:paraId="0329353C" w14:textId="1B203042" w:rsidR="00902A0A" w:rsidRDefault="00220B96" w:rsidP="00902A0A">
          <w:pPr>
            <w:pStyle w:val="TOC2"/>
            <w:tabs>
              <w:tab w:val="right" w:leader="dot" w:pos="9350"/>
            </w:tabs>
            <w:rPr>
              <w:rFonts w:eastAsiaTheme="minorEastAsia"/>
              <w:sz w:val="22"/>
              <w:szCs w:val="22"/>
            </w:rPr>
          </w:pPr>
          <w:hyperlink w:anchor="_Toc61885866" w:history="1">
            <w:r w:rsidR="00902A0A" w:rsidRPr="000A769D">
              <w:rPr>
                <w:rStyle w:val="Hyperlink"/>
              </w:rPr>
              <w:t>3.4 Machine learning techniques</w:t>
            </w:r>
            <w:r w:rsidR="00902A0A">
              <w:rPr>
                <w:webHidden/>
              </w:rPr>
              <w:tab/>
            </w:r>
            <w:r w:rsidR="00902A0A">
              <w:rPr>
                <w:webHidden/>
              </w:rPr>
              <w:fldChar w:fldCharType="begin"/>
            </w:r>
            <w:r w:rsidR="00902A0A">
              <w:rPr>
                <w:webHidden/>
              </w:rPr>
              <w:instrText xml:space="preserve"> PAGEREF _Toc61885866 \h </w:instrText>
            </w:r>
            <w:r w:rsidR="00902A0A">
              <w:rPr>
                <w:webHidden/>
              </w:rPr>
            </w:r>
            <w:r w:rsidR="00902A0A">
              <w:rPr>
                <w:webHidden/>
              </w:rPr>
              <w:fldChar w:fldCharType="separate"/>
            </w:r>
            <w:r w:rsidR="004179D2">
              <w:rPr>
                <w:webHidden/>
              </w:rPr>
              <w:t>65</w:t>
            </w:r>
            <w:r w:rsidR="00902A0A">
              <w:rPr>
                <w:webHidden/>
              </w:rPr>
              <w:fldChar w:fldCharType="end"/>
            </w:r>
          </w:hyperlink>
        </w:p>
        <w:p w14:paraId="5EEBE8AE" w14:textId="30CB2CC4" w:rsidR="00902A0A" w:rsidRDefault="00220B96" w:rsidP="00902A0A">
          <w:pPr>
            <w:pStyle w:val="TOC1"/>
            <w:rPr>
              <w:rFonts w:eastAsiaTheme="minorEastAsia"/>
              <w:sz w:val="22"/>
              <w:szCs w:val="22"/>
            </w:rPr>
          </w:pPr>
          <w:hyperlink w:anchor="_Toc61885867" w:history="1">
            <w:r w:rsidR="00902A0A" w:rsidRPr="000A769D">
              <w:rPr>
                <w:rStyle w:val="Hyperlink"/>
              </w:rPr>
              <w:t>4. Research Questions</w:t>
            </w:r>
            <w:r w:rsidR="00902A0A">
              <w:rPr>
                <w:webHidden/>
              </w:rPr>
              <w:tab/>
            </w:r>
            <w:r w:rsidR="00902A0A">
              <w:rPr>
                <w:webHidden/>
              </w:rPr>
              <w:fldChar w:fldCharType="begin"/>
            </w:r>
            <w:r w:rsidR="00902A0A">
              <w:rPr>
                <w:webHidden/>
              </w:rPr>
              <w:instrText xml:space="preserve"> PAGEREF _Toc61885867 \h </w:instrText>
            </w:r>
            <w:r w:rsidR="00902A0A">
              <w:rPr>
                <w:webHidden/>
              </w:rPr>
            </w:r>
            <w:r w:rsidR="00902A0A">
              <w:rPr>
                <w:webHidden/>
              </w:rPr>
              <w:fldChar w:fldCharType="separate"/>
            </w:r>
            <w:r w:rsidR="004179D2">
              <w:rPr>
                <w:webHidden/>
              </w:rPr>
              <w:t>66</w:t>
            </w:r>
            <w:r w:rsidR="00902A0A">
              <w:rPr>
                <w:webHidden/>
              </w:rPr>
              <w:fldChar w:fldCharType="end"/>
            </w:r>
          </w:hyperlink>
        </w:p>
        <w:p w14:paraId="1B4A49A9" w14:textId="5D813F56" w:rsidR="00902A0A" w:rsidRDefault="00220B96" w:rsidP="00902A0A">
          <w:pPr>
            <w:pStyle w:val="TOC1"/>
            <w:rPr>
              <w:rFonts w:eastAsiaTheme="minorEastAsia"/>
              <w:sz w:val="22"/>
              <w:szCs w:val="22"/>
            </w:rPr>
          </w:pPr>
          <w:hyperlink w:anchor="_Toc61885868" w:history="1">
            <w:r w:rsidR="00902A0A" w:rsidRPr="000A769D">
              <w:rPr>
                <w:rStyle w:val="Hyperlink"/>
              </w:rPr>
              <w:t>5. Aim and Objectives</w:t>
            </w:r>
            <w:r w:rsidR="00902A0A">
              <w:rPr>
                <w:webHidden/>
              </w:rPr>
              <w:tab/>
            </w:r>
            <w:r w:rsidR="00902A0A">
              <w:rPr>
                <w:webHidden/>
              </w:rPr>
              <w:fldChar w:fldCharType="begin"/>
            </w:r>
            <w:r w:rsidR="00902A0A">
              <w:rPr>
                <w:webHidden/>
              </w:rPr>
              <w:instrText xml:space="preserve"> PAGEREF _Toc61885868 \h </w:instrText>
            </w:r>
            <w:r w:rsidR="00902A0A">
              <w:rPr>
                <w:webHidden/>
              </w:rPr>
            </w:r>
            <w:r w:rsidR="00902A0A">
              <w:rPr>
                <w:webHidden/>
              </w:rPr>
              <w:fldChar w:fldCharType="separate"/>
            </w:r>
            <w:r w:rsidR="004179D2">
              <w:rPr>
                <w:webHidden/>
              </w:rPr>
              <w:t>67</w:t>
            </w:r>
            <w:r w:rsidR="00902A0A">
              <w:rPr>
                <w:webHidden/>
              </w:rPr>
              <w:fldChar w:fldCharType="end"/>
            </w:r>
          </w:hyperlink>
        </w:p>
        <w:p w14:paraId="0BF898D6" w14:textId="1D161010" w:rsidR="00902A0A" w:rsidRDefault="00220B96" w:rsidP="00902A0A">
          <w:pPr>
            <w:pStyle w:val="TOC1"/>
            <w:rPr>
              <w:rFonts w:eastAsiaTheme="minorEastAsia"/>
              <w:sz w:val="22"/>
              <w:szCs w:val="22"/>
            </w:rPr>
          </w:pPr>
          <w:hyperlink w:anchor="_Toc61885869" w:history="1">
            <w:r w:rsidR="00902A0A" w:rsidRPr="000A769D">
              <w:rPr>
                <w:rStyle w:val="Hyperlink"/>
              </w:rPr>
              <w:t>6. Significance of the research</w:t>
            </w:r>
            <w:r w:rsidR="00902A0A">
              <w:rPr>
                <w:webHidden/>
              </w:rPr>
              <w:tab/>
            </w:r>
            <w:r w:rsidR="00902A0A">
              <w:rPr>
                <w:webHidden/>
              </w:rPr>
              <w:fldChar w:fldCharType="begin"/>
            </w:r>
            <w:r w:rsidR="00902A0A">
              <w:rPr>
                <w:webHidden/>
              </w:rPr>
              <w:instrText xml:space="preserve"> PAGEREF _Toc61885869 \h </w:instrText>
            </w:r>
            <w:r w:rsidR="00902A0A">
              <w:rPr>
                <w:webHidden/>
              </w:rPr>
            </w:r>
            <w:r w:rsidR="00902A0A">
              <w:rPr>
                <w:webHidden/>
              </w:rPr>
              <w:fldChar w:fldCharType="separate"/>
            </w:r>
            <w:r w:rsidR="004179D2">
              <w:rPr>
                <w:webHidden/>
              </w:rPr>
              <w:t>67</w:t>
            </w:r>
            <w:r w:rsidR="00902A0A">
              <w:rPr>
                <w:webHidden/>
              </w:rPr>
              <w:fldChar w:fldCharType="end"/>
            </w:r>
          </w:hyperlink>
        </w:p>
        <w:p w14:paraId="5B0C054F" w14:textId="3D444F5E" w:rsidR="00902A0A" w:rsidRDefault="00220B96" w:rsidP="00902A0A">
          <w:pPr>
            <w:pStyle w:val="TOC1"/>
            <w:rPr>
              <w:rFonts w:eastAsiaTheme="minorEastAsia"/>
              <w:sz w:val="22"/>
              <w:szCs w:val="22"/>
            </w:rPr>
          </w:pPr>
          <w:hyperlink w:anchor="_Toc61885870" w:history="1">
            <w:r w:rsidR="00902A0A" w:rsidRPr="000A769D">
              <w:rPr>
                <w:rStyle w:val="Hyperlink"/>
              </w:rPr>
              <w:t>7. Scope of the study</w:t>
            </w:r>
            <w:r w:rsidR="00902A0A">
              <w:rPr>
                <w:webHidden/>
              </w:rPr>
              <w:tab/>
            </w:r>
            <w:r w:rsidR="00902A0A">
              <w:rPr>
                <w:webHidden/>
              </w:rPr>
              <w:fldChar w:fldCharType="begin"/>
            </w:r>
            <w:r w:rsidR="00902A0A">
              <w:rPr>
                <w:webHidden/>
              </w:rPr>
              <w:instrText xml:space="preserve"> PAGEREF _Toc61885870 \h </w:instrText>
            </w:r>
            <w:r w:rsidR="00902A0A">
              <w:rPr>
                <w:webHidden/>
              </w:rPr>
            </w:r>
            <w:r w:rsidR="00902A0A">
              <w:rPr>
                <w:webHidden/>
              </w:rPr>
              <w:fldChar w:fldCharType="separate"/>
            </w:r>
            <w:r w:rsidR="004179D2">
              <w:rPr>
                <w:webHidden/>
              </w:rPr>
              <w:t>68</w:t>
            </w:r>
            <w:r w:rsidR="00902A0A">
              <w:rPr>
                <w:webHidden/>
              </w:rPr>
              <w:fldChar w:fldCharType="end"/>
            </w:r>
          </w:hyperlink>
        </w:p>
        <w:p w14:paraId="7734910C" w14:textId="6A7F3734" w:rsidR="00902A0A" w:rsidRDefault="00220B96" w:rsidP="00902A0A">
          <w:pPr>
            <w:pStyle w:val="TOC1"/>
            <w:rPr>
              <w:rFonts w:eastAsiaTheme="minorEastAsia"/>
              <w:sz w:val="22"/>
              <w:szCs w:val="22"/>
            </w:rPr>
          </w:pPr>
          <w:hyperlink w:anchor="_Toc61885871" w:history="1">
            <w:r w:rsidR="00902A0A" w:rsidRPr="000A769D">
              <w:rPr>
                <w:rStyle w:val="Hyperlink"/>
              </w:rPr>
              <w:t>8. Research Methodology</w:t>
            </w:r>
            <w:r w:rsidR="00902A0A">
              <w:rPr>
                <w:webHidden/>
              </w:rPr>
              <w:tab/>
            </w:r>
            <w:r w:rsidR="00902A0A">
              <w:rPr>
                <w:webHidden/>
              </w:rPr>
              <w:fldChar w:fldCharType="begin"/>
            </w:r>
            <w:r w:rsidR="00902A0A">
              <w:rPr>
                <w:webHidden/>
              </w:rPr>
              <w:instrText xml:space="preserve"> PAGEREF _Toc61885871 \h </w:instrText>
            </w:r>
            <w:r w:rsidR="00902A0A">
              <w:rPr>
                <w:webHidden/>
              </w:rPr>
            </w:r>
            <w:r w:rsidR="00902A0A">
              <w:rPr>
                <w:webHidden/>
              </w:rPr>
              <w:fldChar w:fldCharType="separate"/>
            </w:r>
            <w:r w:rsidR="004179D2">
              <w:rPr>
                <w:webHidden/>
              </w:rPr>
              <w:t>69</w:t>
            </w:r>
            <w:r w:rsidR="00902A0A">
              <w:rPr>
                <w:webHidden/>
              </w:rPr>
              <w:fldChar w:fldCharType="end"/>
            </w:r>
          </w:hyperlink>
        </w:p>
        <w:p w14:paraId="36AD6209" w14:textId="19C4A94A" w:rsidR="00902A0A" w:rsidRDefault="00220B96" w:rsidP="00902A0A">
          <w:pPr>
            <w:pStyle w:val="TOC2"/>
            <w:tabs>
              <w:tab w:val="right" w:leader="dot" w:pos="9350"/>
            </w:tabs>
            <w:rPr>
              <w:rFonts w:eastAsiaTheme="minorEastAsia"/>
              <w:sz w:val="22"/>
              <w:szCs w:val="22"/>
            </w:rPr>
          </w:pPr>
          <w:hyperlink w:anchor="_Toc61885872" w:history="1">
            <w:r w:rsidR="00902A0A" w:rsidRPr="000A769D">
              <w:rPr>
                <w:rStyle w:val="Hyperlink"/>
              </w:rPr>
              <w:t>8.1 Business Understanding</w:t>
            </w:r>
            <w:r w:rsidR="00902A0A">
              <w:rPr>
                <w:webHidden/>
              </w:rPr>
              <w:tab/>
            </w:r>
            <w:r w:rsidR="00902A0A">
              <w:rPr>
                <w:webHidden/>
              </w:rPr>
              <w:fldChar w:fldCharType="begin"/>
            </w:r>
            <w:r w:rsidR="00902A0A">
              <w:rPr>
                <w:webHidden/>
              </w:rPr>
              <w:instrText xml:space="preserve"> PAGEREF _Toc61885872 \h </w:instrText>
            </w:r>
            <w:r w:rsidR="00902A0A">
              <w:rPr>
                <w:webHidden/>
              </w:rPr>
            </w:r>
            <w:r w:rsidR="00902A0A">
              <w:rPr>
                <w:webHidden/>
              </w:rPr>
              <w:fldChar w:fldCharType="separate"/>
            </w:r>
            <w:r w:rsidR="004179D2">
              <w:rPr>
                <w:webHidden/>
              </w:rPr>
              <w:t>69</w:t>
            </w:r>
            <w:r w:rsidR="00902A0A">
              <w:rPr>
                <w:webHidden/>
              </w:rPr>
              <w:fldChar w:fldCharType="end"/>
            </w:r>
          </w:hyperlink>
        </w:p>
        <w:p w14:paraId="3496C3AB" w14:textId="7F94FAD2" w:rsidR="00902A0A" w:rsidRDefault="00220B96" w:rsidP="00902A0A">
          <w:pPr>
            <w:pStyle w:val="TOC2"/>
            <w:tabs>
              <w:tab w:val="right" w:leader="dot" w:pos="9350"/>
            </w:tabs>
            <w:rPr>
              <w:rFonts w:eastAsiaTheme="minorEastAsia"/>
              <w:sz w:val="22"/>
              <w:szCs w:val="22"/>
            </w:rPr>
          </w:pPr>
          <w:hyperlink w:anchor="_Toc61885873" w:history="1">
            <w:r w:rsidR="00902A0A" w:rsidRPr="000A769D">
              <w:rPr>
                <w:rStyle w:val="Hyperlink"/>
              </w:rPr>
              <w:t>8.2 Data Understanding</w:t>
            </w:r>
            <w:r w:rsidR="00902A0A">
              <w:rPr>
                <w:webHidden/>
              </w:rPr>
              <w:tab/>
            </w:r>
            <w:r w:rsidR="00902A0A">
              <w:rPr>
                <w:webHidden/>
              </w:rPr>
              <w:fldChar w:fldCharType="begin"/>
            </w:r>
            <w:r w:rsidR="00902A0A">
              <w:rPr>
                <w:webHidden/>
              </w:rPr>
              <w:instrText xml:space="preserve"> PAGEREF _Toc61885873 \h </w:instrText>
            </w:r>
            <w:r w:rsidR="00902A0A">
              <w:rPr>
                <w:webHidden/>
              </w:rPr>
            </w:r>
            <w:r w:rsidR="00902A0A">
              <w:rPr>
                <w:webHidden/>
              </w:rPr>
              <w:fldChar w:fldCharType="separate"/>
            </w:r>
            <w:r w:rsidR="004179D2">
              <w:rPr>
                <w:webHidden/>
              </w:rPr>
              <w:t>69</w:t>
            </w:r>
            <w:r w:rsidR="00902A0A">
              <w:rPr>
                <w:webHidden/>
              </w:rPr>
              <w:fldChar w:fldCharType="end"/>
            </w:r>
          </w:hyperlink>
        </w:p>
        <w:p w14:paraId="16DD4D24" w14:textId="4287B6C2" w:rsidR="00902A0A" w:rsidRDefault="00220B96" w:rsidP="00902A0A">
          <w:pPr>
            <w:pStyle w:val="TOC2"/>
            <w:tabs>
              <w:tab w:val="right" w:leader="dot" w:pos="9350"/>
            </w:tabs>
            <w:rPr>
              <w:rFonts w:eastAsiaTheme="minorEastAsia"/>
              <w:sz w:val="22"/>
              <w:szCs w:val="22"/>
            </w:rPr>
          </w:pPr>
          <w:hyperlink w:anchor="_Toc61885874" w:history="1">
            <w:r w:rsidR="00902A0A" w:rsidRPr="000A769D">
              <w:rPr>
                <w:rStyle w:val="Hyperlink"/>
              </w:rPr>
              <w:t>8.3 Data Preparation</w:t>
            </w:r>
            <w:r w:rsidR="00902A0A">
              <w:rPr>
                <w:webHidden/>
              </w:rPr>
              <w:tab/>
            </w:r>
            <w:r w:rsidR="00902A0A">
              <w:rPr>
                <w:webHidden/>
              </w:rPr>
              <w:fldChar w:fldCharType="begin"/>
            </w:r>
            <w:r w:rsidR="00902A0A">
              <w:rPr>
                <w:webHidden/>
              </w:rPr>
              <w:instrText xml:space="preserve"> PAGEREF _Toc61885874 \h </w:instrText>
            </w:r>
            <w:r w:rsidR="00902A0A">
              <w:rPr>
                <w:webHidden/>
              </w:rPr>
            </w:r>
            <w:r w:rsidR="00902A0A">
              <w:rPr>
                <w:webHidden/>
              </w:rPr>
              <w:fldChar w:fldCharType="separate"/>
            </w:r>
            <w:r w:rsidR="004179D2">
              <w:rPr>
                <w:webHidden/>
              </w:rPr>
              <w:t>70</w:t>
            </w:r>
            <w:r w:rsidR="00902A0A">
              <w:rPr>
                <w:webHidden/>
              </w:rPr>
              <w:fldChar w:fldCharType="end"/>
            </w:r>
          </w:hyperlink>
        </w:p>
        <w:p w14:paraId="42E525A3" w14:textId="6C1C2204" w:rsidR="00902A0A" w:rsidRDefault="00220B96" w:rsidP="00902A0A">
          <w:pPr>
            <w:pStyle w:val="TOC3"/>
            <w:tabs>
              <w:tab w:val="right" w:leader="dot" w:pos="9350"/>
            </w:tabs>
            <w:rPr>
              <w:rFonts w:eastAsiaTheme="minorEastAsia"/>
              <w:sz w:val="22"/>
              <w:szCs w:val="22"/>
            </w:rPr>
          </w:pPr>
          <w:hyperlink w:anchor="_Toc61885875" w:history="1">
            <w:r w:rsidR="00902A0A" w:rsidRPr="000A769D">
              <w:rPr>
                <w:rStyle w:val="Hyperlink"/>
              </w:rPr>
              <w:t>8.3.1 Data Cleaning</w:t>
            </w:r>
            <w:r w:rsidR="00902A0A">
              <w:rPr>
                <w:webHidden/>
              </w:rPr>
              <w:tab/>
            </w:r>
            <w:r w:rsidR="00902A0A">
              <w:rPr>
                <w:webHidden/>
              </w:rPr>
              <w:fldChar w:fldCharType="begin"/>
            </w:r>
            <w:r w:rsidR="00902A0A">
              <w:rPr>
                <w:webHidden/>
              </w:rPr>
              <w:instrText xml:space="preserve"> PAGEREF _Toc61885875 \h </w:instrText>
            </w:r>
            <w:r w:rsidR="00902A0A">
              <w:rPr>
                <w:webHidden/>
              </w:rPr>
            </w:r>
            <w:r w:rsidR="00902A0A">
              <w:rPr>
                <w:webHidden/>
              </w:rPr>
              <w:fldChar w:fldCharType="separate"/>
            </w:r>
            <w:r w:rsidR="004179D2">
              <w:rPr>
                <w:webHidden/>
              </w:rPr>
              <w:t>70</w:t>
            </w:r>
            <w:r w:rsidR="00902A0A">
              <w:rPr>
                <w:webHidden/>
              </w:rPr>
              <w:fldChar w:fldCharType="end"/>
            </w:r>
          </w:hyperlink>
        </w:p>
        <w:p w14:paraId="6BE1A399" w14:textId="7600A82D" w:rsidR="00902A0A" w:rsidRDefault="00220B96" w:rsidP="00902A0A">
          <w:pPr>
            <w:pStyle w:val="TOC3"/>
            <w:tabs>
              <w:tab w:val="right" w:leader="dot" w:pos="9350"/>
            </w:tabs>
            <w:rPr>
              <w:rFonts w:eastAsiaTheme="minorEastAsia"/>
              <w:sz w:val="22"/>
              <w:szCs w:val="22"/>
            </w:rPr>
          </w:pPr>
          <w:hyperlink w:anchor="_Toc61885876" w:history="1">
            <w:r w:rsidR="00902A0A" w:rsidRPr="000A769D">
              <w:rPr>
                <w:rStyle w:val="Hyperlink"/>
              </w:rPr>
              <w:t>8.3.2 Feature Engineering</w:t>
            </w:r>
            <w:r w:rsidR="00902A0A">
              <w:rPr>
                <w:webHidden/>
              </w:rPr>
              <w:tab/>
            </w:r>
            <w:r w:rsidR="00902A0A">
              <w:rPr>
                <w:webHidden/>
              </w:rPr>
              <w:fldChar w:fldCharType="begin"/>
            </w:r>
            <w:r w:rsidR="00902A0A">
              <w:rPr>
                <w:webHidden/>
              </w:rPr>
              <w:instrText xml:space="preserve"> PAGEREF _Toc61885876 \h </w:instrText>
            </w:r>
            <w:r w:rsidR="00902A0A">
              <w:rPr>
                <w:webHidden/>
              </w:rPr>
            </w:r>
            <w:r w:rsidR="00902A0A">
              <w:rPr>
                <w:webHidden/>
              </w:rPr>
              <w:fldChar w:fldCharType="separate"/>
            </w:r>
            <w:r w:rsidR="004179D2">
              <w:rPr>
                <w:webHidden/>
              </w:rPr>
              <w:t>71</w:t>
            </w:r>
            <w:r w:rsidR="00902A0A">
              <w:rPr>
                <w:webHidden/>
              </w:rPr>
              <w:fldChar w:fldCharType="end"/>
            </w:r>
          </w:hyperlink>
        </w:p>
        <w:p w14:paraId="4A4E0610" w14:textId="589551D6" w:rsidR="00902A0A" w:rsidRDefault="00220B96" w:rsidP="00902A0A">
          <w:pPr>
            <w:pStyle w:val="TOC3"/>
            <w:tabs>
              <w:tab w:val="right" w:leader="dot" w:pos="9350"/>
            </w:tabs>
            <w:rPr>
              <w:rFonts w:eastAsiaTheme="minorEastAsia"/>
              <w:sz w:val="22"/>
              <w:szCs w:val="22"/>
            </w:rPr>
          </w:pPr>
          <w:hyperlink w:anchor="_Toc61885877" w:history="1">
            <w:r w:rsidR="00902A0A" w:rsidRPr="000A769D">
              <w:rPr>
                <w:rStyle w:val="Hyperlink"/>
              </w:rPr>
              <w:t>8.3.3 Data Formatting</w:t>
            </w:r>
            <w:r w:rsidR="00902A0A">
              <w:rPr>
                <w:webHidden/>
              </w:rPr>
              <w:tab/>
            </w:r>
            <w:r w:rsidR="00902A0A">
              <w:rPr>
                <w:webHidden/>
              </w:rPr>
              <w:fldChar w:fldCharType="begin"/>
            </w:r>
            <w:r w:rsidR="00902A0A">
              <w:rPr>
                <w:webHidden/>
              </w:rPr>
              <w:instrText xml:space="preserve"> PAGEREF _Toc61885877 \h </w:instrText>
            </w:r>
            <w:r w:rsidR="00902A0A">
              <w:rPr>
                <w:webHidden/>
              </w:rPr>
            </w:r>
            <w:r w:rsidR="00902A0A">
              <w:rPr>
                <w:webHidden/>
              </w:rPr>
              <w:fldChar w:fldCharType="separate"/>
            </w:r>
            <w:r w:rsidR="004179D2">
              <w:rPr>
                <w:webHidden/>
              </w:rPr>
              <w:t>71</w:t>
            </w:r>
            <w:r w:rsidR="00902A0A">
              <w:rPr>
                <w:webHidden/>
              </w:rPr>
              <w:fldChar w:fldCharType="end"/>
            </w:r>
          </w:hyperlink>
        </w:p>
        <w:p w14:paraId="2E4B79CB" w14:textId="5EB939CA" w:rsidR="00902A0A" w:rsidRDefault="00220B96" w:rsidP="00902A0A">
          <w:pPr>
            <w:pStyle w:val="TOC2"/>
            <w:tabs>
              <w:tab w:val="right" w:leader="dot" w:pos="9350"/>
            </w:tabs>
            <w:rPr>
              <w:rFonts w:eastAsiaTheme="minorEastAsia"/>
              <w:sz w:val="22"/>
              <w:szCs w:val="22"/>
            </w:rPr>
          </w:pPr>
          <w:hyperlink w:anchor="_Toc61885878" w:history="1">
            <w:r w:rsidR="00902A0A" w:rsidRPr="000A769D">
              <w:rPr>
                <w:rStyle w:val="Hyperlink"/>
              </w:rPr>
              <w:t>8.4 Model Building</w:t>
            </w:r>
            <w:r w:rsidR="00902A0A">
              <w:rPr>
                <w:webHidden/>
              </w:rPr>
              <w:tab/>
            </w:r>
            <w:r w:rsidR="00902A0A">
              <w:rPr>
                <w:webHidden/>
              </w:rPr>
              <w:fldChar w:fldCharType="begin"/>
            </w:r>
            <w:r w:rsidR="00902A0A">
              <w:rPr>
                <w:webHidden/>
              </w:rPr>
              <w:instrText xml:space="preserve"> PAGEREF _Toc61885878 \h </w:instrText>
            </w:r>
            <w:r w:rsidR="00902A0A">
              <w:rPr>
                <w:webHidden/>
              </w:rPr>
            </w:r>
            <w:r w:rsidR="00902A0A">
              <w:rPr>
                <w:webHidden/>
              </w:rPr>
              <w:fldChar w:fldCharType="separate"/>
            </w:r>
            <w:r w:rsidR="004179D2">
              <w:rPr>
                <w:webHidden/>
              </w:rPr>
              <w:t>72</w:t>
            </w:r>
            <w:r w:rsidR="00902A0A">
              <w:rPr>
                <w:webHidden/>
              </w:rPr>
              <w:fldChar w:fldCharType="end"/>
            </w:r>
          </w:hyperlink>
        </w:p>
        <w:p w14:paraId="208C1C64" w14:textId="09A7F4AC" w:rsidR="00902A0A" w:rsidRDefault="00220B96" w:rsidP="00902A0A">
          <w:pPr>
            <w:pStyle w:val="TOC3"/>
            <w:tabs>
              <w:tab w:val="right" w:leader="dot" w:pos="9350"/>
            </w:tabs>
            <w:rPr>
              <w:rFonts w:eastAsiaTheme="minorEastAsia"/>
              <w:sz w:val="22"/>
              <w:szCs w:val="22"/>
            </w:rPr>
          </w:pPr>
          <w:hyperlink w:anchor="_Toc61885879" w:history="1">
            <w:r w:rsidR="00902A0A" w:rsidRPr="000A769D">
              <w:rPr>
                <w:rStyle w:val="Hyperlink"/>
              </w:rPr>
              <w:t>8.4.1 Model Selection Techniques</w:t>
            </w:r>
            <w:r w:rsidR="00902A0A">
              <w:rPr>
                <w:webHidden/>
              </w:rPr>
              <w:tab/>
            </w:r>
            <w:r w:rsidR="00902A0A">
              <w:rPr>
                <w:webHidden/>
              </w:rPr>
              <w:fldChar w:fldCharType="begin"/>
            </w:r>
            <w:r w:rsidR="00902A0A">
              <w:rPr>
                <w:webHidden/>
              </w:rPr>
              <w:instrText xml:space="preserve"> PAGEREF _Toc61885879 \h </w:instrText>
            </w:r>
            <w:r w:rsidR="00902A0A">
              <w:rPr>
                <w:webHidden/>
              </w:rPr>
            </w:r>
            <w:r w:rsidR="00902A0A">
              <w:rPr>
                <w:webHidden/>
              </w:rPr>
              <w:fldChar w:fldCharType="separate"/>
            </w:r>
            <w:r w:rsidR="004179D2">
              <w:rPr>
                <w:webHidden/>
              </w:rPr>
              <w:t>43</w:t>
            </w:r>
            <w:r w:rsidR="00902A0A">
              <w:rPr>
                <w:webHidden/>
              </w:rPr>
              <w:fldChar w:fldCharType="end"/>
            </w:r>
          </w:hyperlink>
        </w:p>
        <w:p w14:paraId="3A29F248" w14:textId="4C4CE43E" w:rsidR="00902A0A" w:rsidRDefault="00220B96" w:rsidP="00902A0A">
          <w:pPr>
            <w:pStyle w:val="TOC3"/>
            <w:tabs>
              <w:tab w:val="right" w:leader="dot" w:pos="9350"/>
            </w:tabs>
            <w:rPr>
              <w:rFonts w:eastAsiaTheme="minorEastAsia"/>
              <w:sz w:val="22"/>
              <w:szCs w:val="22"/>
            </w:rPr>
          </w:pPr>
          <w:hyperlink w:anchor="_Toc61885880" w:history="1">
            <w:r w:rsidR="00902A0A" w:rsidRPr="000A769D">
              <w:rPr>
                <w:rStyle w:val="Hyperlink"/>
              </w:rPr>
              <w:t>8.4.2 Test Designing</w:t>
            </w:r>
            <w:r w:rsidR="00902A0A">
              <w:rPr>
                <w:webHidden/>
              </w:rPr>
              <w:tab/>
            </w:r>
            <w:r w:rsidR="00902A0A">
              <w:rPr>
                <w:webHidden/>
              </w:rPr>
              <w:fldChar w:fldCharType="begin"/>
            </w:r>
            <w:r w:rsidR="00902A0A">
              <w:rPr>
                <w:webHidden/>
              </w:rPr>
              <w:instrText xml:space="preserve"> PAGEREF _Toc61885880 \h </w:instrText>
            </w:r>
            <w:r w:rsidR="00902A0A">
              <w:rPr>
                <w:webHidden/>
              </w:rPr>
            </w:r>
            <w:r w:rsidR="00902A0A">
              <w:rPr>
                <w:webHidden/>
              </w:rPr>
              <w:fldChar w:fldCharType="separate"/>
            </w:r>
            <w:r w:rsidR="004179D2">
              <w:rPr>
                <w:webHidden/>
              </w:rPr>
              <w:t>44</w:t>
            </w:r>
            <w:r w:rsidR="00902A0A">
              <w:rPr>
                <w:webHidden/>
              </w:rPr>
              <w:fldChar w:fldCharType="end"/>
            </w:r>
          </w:hyperlink>
        </w:p>
        <w:p w14:paraId="764098B5" w14:textId="0406CF5D" w:rsidR="00902A0A" w:rsidRDefault="00220B96" w:rsidP="00902A0A">
          <w:pPr>
            <w:pStyle w:val="TOC3"/>
            <w:tabs>
              <w:tab w:val="right" w:leader="dot" w:pos="9350"/>
            </w:tabs>
            <w:rPr>
              <w:rFonts w:eastAsiaTheme="minorEastAsia"/>
              <w:sz w:val="22"/>
              <w:szCs w:val="22"/>
            </w:rPr>
          </w:pPr>
          <w:hyperlink w:anchor="_Toc61885881" w:history="1">
            <w:r w:rsidR="00902A0A" w:rsidRPr="000A769D">
              <w:rPr>
                <w:rStyle w:val="Hyperlink"/>
              </w:rPr>
              <w:t>8.4.3 Model Iterations</w:t>
            </w:r>
            <w:r w:rsidR="00902A0A">
              <w:rPr>
                <w:webHidden/>
              </w:rPr>
              <w:tab/>
            </w:r>
            <w:r w:rsidR="00902A0A">
              <w:rPr>
                <w:webHidden/>
              </w:rPr>
              <w:fldChar w:fldCharType="begin"/>
            </w:r>
            <w:r w:rsidR="00902A0A">
              <w:rPr>
                <w:webHidden/>
              </w:rPr>
              <w:instrText xml:space="preserve"> PAGEREF _Toc61885881 \h </w:instrText>
            </w:r>
            <w:r w:rsidR="00902A0A">
              <w:rPr>
                <w:webHidden/>
              </w:rPr>
            </w:r>
            <w:r w:rsidR="00902A0A">
              <w:rPr>
                <w:webHidden/>
              </w:rPr>
              <w:fldChar w:fldCharType="separate"/>
            </w:r>
            <w:r w:rsidR="004179D2">
              <w:rPr>
                <w:webHidden/>
              </w:rPr>
              <w:t>44</w:t>
            </w:r>
            <w:r w:rsidR="00902A0A">
              <w:rPr>
                <w:webHidden/>
              </w:rPr>
              <w:fldChar w:fldCharType="end"/>
            </w:r>
          </w:hyperlink>
        </w:p>
        <w:p w14:paraId="272F4ED1" w14:textId="06BA75B1" w:rsidR="00902A0A" w:rsidRDefault="00220B96" w:rsidP="00902A0A">
          <w:pPr>
            <w:pStyle w:val="TOC3"/>
            <w:tabs>
              <w:tab w:val="right" w:leader="dot" w:pos="9350"/>
            </w:tabs>
            <w:rPr>
              <w:rFonts w:eastAsiaTheme="minorEastAsia"/>
              <w:sz w:val="22"/>
              <w:szCs w:val="22"/>
            </w:rPr>
          </w:pPr>
          <w:hyperlink w:anchor="_Toc61885882" w:history="1">
            <w:r w:rsidR="00902A0A" w:rsidRPr="000A769D">
              <w:rPr>
                <w:rStyle w:val="Hyperlink"/>
              </w:rPr>
              <w:t>8.4.4 Model Assessment</w:t>
            </w:r>
            <w:r w:rsidR="00902A0A">
              <w:rPr>
                <w:webHidden/>
              </w:rPr>
              <w:tab/>
            </w:r>
            <w:r w:rsidR="00902A0A">
              <w:rPr>
                <w:webHidden/>
              </w:rPr>
              <w:fldChar w:fldCharType="begin"/>
            </w:r>
            <w:r w:rsidR="00902A0A">
              <w:rPr>
                <w:webHidden/>
              </w:rPr>
              <w:instrText xml:space="preserve"> PAGEREF _Toc61885882 \h </w:instrText>
            </w:r>
            <w:r w:rsidR="00902A0A">
              <w:rPr>
                <w:webHidden/>
              </w:rPr>
            </w:r>
            <w:r w:rsidR="00902A0A">
              <w:rPr>
                <w:webHidden/>
              </w:rPr>
              <w:fldChar w:fldCharType="separate"/>
            </w:r>
            <w:r w:rsidR="004179D2">
              <w:rPr>
                <w:webHidden/>
              </w:rPr>
              <w:t>44</w:t>
            </w:r>
            <w:r w:rsidR="00902A0A">
              <w:rPr>
                <w:webHidden/>
              </w:rPr>
              <w:fldChar w:fldCharType="end"/>
            </w:r>
          </w:hyperlink>
        </w:p>
        <w:p w14:paraId="5CEF7387" w14:textId="0684B785" w:rsidR="00902A0A" w:rsidRDefault="00220B96" w:rsidP="00902A0A">
          <w:pPr>
            <w:pStyle w:val="TOC2"/>
            <w:tabs>
              <w:tab w:val="right" w:leader="dot" w:pos="9350"/>
            </w:tabs>
            <w:rPr>
              <w:rFonts w:eastAsiaTheme="minorEastAsia"/>
              <w:sz w:val="22"/>
              <w:szCs w:val="22"/>
            </w:rPr>
          </w:pPr>
          <w:hyperlink w:anchor="_Toc61885883" w:history="1">
            <w:r w:rsidR="00902A0A" w:rsidRPr="000A769D">
              <w:rPr>
                <w:rStyle w:val="Hyperlink"/>
              </w:rPr>
              <w:t>8.5 Model Evaluation</w:t>
            </w:r>
            <w:r w:rsidR="00902A0A">
              <w:rPr>
                <w:webHidden/>
              </w:rPr>
              <w:tab/>
            </w:r>
            <w:r w:rsidR="00902A0A">
              <w:rPr>
                <w:webHidden/>
              </w:rPr>
              <w:fldChar w:fldCharType="begin"/>
            </w:r>
            <w:r w:rsidR="00902A0A">
              <w:rPr>
                <w:webHidden/>
              </w:rPr>
              <w:instrText xml:space="preserve"> PAGEREF _Toc61885883 \h </w:instrText>
            </w:r>
            <w:r w:rsidR="00902A0A">
              <w:rPr>
                <w:webHidden/>
              </w:rPr>
            </w:r>
            <w:r w:rsidR="00902A0A">
              <w:rPr>
                <w:webHidden/>
              </w:rPr>
              <w:fldChar w:fldCharType="separate"/>
            </w:r>
            <w:r w:rsidR="004179D2">
              <w:rPr>
                <w:webHidden/>
              </w:rPr>
              <w:t>75</w:t>
            </w:r>
            <w:r w:rsidR="00902A0A">
              <w:rPr>
                <w:webHidden/>
              </w:rPr>
              <w:fldChar w:fldCharType="end"/>
            </w:r>
          </w:hyperlink>
        </w:p>
        <w:p w14:paraId="692FE672" w14:textId="71D2970D" w:rsidR="00902A0A" w:rsidRDefault="00220B96" w:rsidP="00902A0A">
          <w:pPr>
            <w:pStyle w:val="TOC3"/>
            <w:tabs>
              <w:tab w:val="right" w:leader="dot" w:pos="9350"/>
            </w:tabs>
            <w:rPr>
              <w:rFonts w:eastAsiaTheme="minorEastAsia"/>
              <w:sz w:val="22"/>
              <w:szCs w:val="22"/>
            </w:rPr>
          </w:pPr>
          <w:hyperlink w:anchor="_Toc61885884" w:history="1">
            <w:r w:rsidR="00902A0A" w:rsidRPr="000A769D">
              <w:rPr>
                <w:rStyle w:val="Hyperlink"/>
              </w:rPr>
              <w:t>8.5.1 Model Evaluation</w:t>
            </w:r>
            <w:r w:rsidR="00902A0A">
              <w:rPr>
                <w:webHidden/>
              </w:rPr>
              <w:tab/>
            </w:r>
            <w:r w:rsidR="00902A0A">
              <w:rPr>
                <w:webHidden/>
              </w:rPr>
              <w:fldChar w:fldCharType="begin"/>
            </w:r>
            <w:r w:rsidR="00902A0A">
              <w:rPr>
                <w:webHidden/>
              </w:rPr>
              <w:instrText xml:space="preserve"> PAGEREF _Toc61885884 \h </w:instrText>
            </w:r>
            <w:r w:rsidR="00902A0A">
              <w:rPr>
                <w:webHidden/>
              </w:rPr>
            </w:r>
            <w:r w:rsidR="00902A0A">
              <w:rPr>
                <w:webHidden/>
              </w:rPr>
              <w:fldChar w:fldCharType="separate"/>
            </w:r>
            <w:r w:rsidR="004179D2">
              <w:rPr>
                <w:webHidden/>
              </w:rPr>
              <w:t>46</w:t>
            </w:r>
            <w:r w:rsidR="00902A0A">
              <w:rPr>
                <w:webHidden/>
              </w:rPr>
              <w:fldChar w:fldCharType="end"/>
            </w:r>
          </w:hyperlink>
        </w:p>
        <w:p w14:paraId="6DA88C89" w14:textId="26D6E06F" w:rsidR="00902A0A" w:rsidRDefault="00220B96" w:rsidP="00902A0A">
          <w:pPr>
            <w:pStyle w:val="TOC3"/>
            <w:tabs>
              <w:tab w:val="right" w:leader="dot" w:pos="9350"/>
            </w:tabs>
            <w:rPr>
              <w:rFonts w:eastAsiaTheme="minorEastAsia"/>
              <w:sz w:val="22"/>
              <w:szCs w:val="22"/>
            </w:rPr>
          </w:pPr>
          <w:hyperlink w:anchor="_Toc61885885" w:history="1">
            <w:r w:rsidR="00902A0A" w:rsidRPr="000A769D">
              <w:rPr>
                <w:rStyle w:val="Hyperlink"/>
              </w:rPr>
              <w:t>8.5.2 Process Review</w:t>
            </w:r>
            <w:r w:rsidR="00902A0A">
              <w:rPr>
                <w:webHidden/>
              </w:rPr>
              <w:tab/>
            </w:r>
            <w:r w:rsidR="00902A0A">
              <w:rPr>
                <w:webHidden/>
              </w:rPr>
              <w:fldChar w:fldCharType="begin"/>
            </w:r>
            <w:r w:rsidR="00902A0A">
              <w:rPr>
                <w:webHidden/>
              </w:rPr>
              <w:instrText xml:space="preserve"> PAGEREF _Toc61885885 \h </w:instrText>
            </w:r>
            <w:r w:rsidR="00902A0A">
              <w:rPr>
                <w:webHidden/>
              </w:rPr>
            </w:r>
            <w:r w:rsidR="00902A0A">
              <w:rPr>
                <w:webHidden/>
              </w:rPr>
              <w:fldChar w:fldCharType="separate"/>
            </w:r>
            <w:r w:rsidR="004179D2">
              <w:rPr>
                <w:webHidden/>
              </w:rPr>
              <w:t>47</w:t>
            </w:r>
            <w:r w:rsidR="00902A0A">
              <w:rPr>
                <w:webHidden/>
              </w:rPr>
              <w:fldChar w:fldCharType="end"/>
            </w:r>
          </w:hyperlink>
        </w:p>
        <w:p w14:paraId="76245DE6" w14:textId="1602378C" w:rsidR="00902A0A" w:rsidRDefault="00220B96" w:rsidP="00902A0A">
          <w:pPr>
            <w:pStyle w:val="TOC3"/>
            <w:tabs>
              <w:tab w:val="right" w:leader="dot" w:pos="9350"/>
            </w:tabs>
            <w:rPr>
              <w:rFonts w:eastAsiaTheme="minorEastAsia"/>
              <w:sz w:val="22"/>
              <w:szCs w:val="22"/>
            </w:rPr>
          </w:pPr>
          <w:hyperlink w:anchor="_Toc61885886" w:history="1">
            <w:r w:rsidR="00902A0A" w:rsidRPr="000A769D">
              <w:rPr>
                <w:rStyle w:val="Hyperlink"/>
              </w:rPr>
              <w:t>8.5.3 Determine Next Steps</w:t>
            </w:r>
            <w:r w:rsidR="00902A0A">
              <w:rPr>
                <w:webHidden/>
              </w:rPr>
              <w:tab/>
            </w:r>
            <w:r w:rsidR="00902A0A">
              <w:rPr>
                <w:webHidden/>
              </w:rPr>
              <w:fldChar w:fldCharType="begin"/>
            </w:r>
            <w:r w:rsidR="00902A0A">
              <w:rPr>
                <w:webHidden/>
              </w:rPr>
              <w:instrText xml:space="preserve"> PAGEREF _Toc61885886 \h </w:instrText>
            </w:r>
            <w:r w:rsidR="00902A0A">
              <w:rPr>
                <w:webHidden/>
              </w:rPr>
            </w:r>
            <w:r w:rsidR="00902A0A">
              <w:rPr>
                <w:webHidden/>
              </w:rPr>
              <w:fldChar w:fldCharType="separate"/>
            </w:r>
            <w:r w:rsidR="004179D2">
              <w:rPr>
                <w:webHidden/>
              </w:rPr>
              <w:t>75</w:t>
            </w:r>
            <w:r w:rsidR="00902A0A">
              <w:rPr>
                <w:webHidden/>
              </w:rPr>
              <w:fldChar w:fldCharType="end"/>
            </w:r>
          </w:hyperlink>
        </w:p>
        <w:p w14:paraId="6C3343C0" w14:textId="6A3CF181" w:rsidR="00902A0A" w:rsidRDefault="00220B96" w:rsidP="00902A0A">
          <w:pPr>
            <w:pStyle w:val="TOC2"/>
            <w:tabs>
              <w:tab w:val="right" w:leader="dot" w:pos="9350"/>
            </w:tabs>
            <w:rPr>
              <w:rFonts w:eastAsiaTheme="minorEastAsia"/>
              <w:sz w:val="22"/>
              <w:szCs w:val="22"/>
            </w:rPr>
          </w:pPr>
          <w:hyperlink w:anchor="_Toc61885887" w:history="1">
            <w:r w:rsidR="00902A0A" w:rsidRPr="000A769D">
              <w:rPr>
                <w:rStyle w:val="Hyperlink"/>
              </w:rPr>
              <w:t>8.6 Model Deployment</w:t>
            </w:r>
            <w:r w:rsidR="00902A0A">
              <w:rPr>
                <w:webHidden/>
              </w:rPr>
              <w:tab/>
            </w:r>
            <w:r w:rsidR="00902A0A">
              <w:rPr>
                <w:webHidden/>
              </w:rPr>
              <w:fldChar w:fldCharType="begin"/>
            </w:r>
            <w:r w:rsidR="00902A0A">
              <w:rPr>
                <w:webHidden/>
              </w:rPr>
              <w:instrText xml:space="preserve"> PAGEREF _Toc61885887 \h </w:instrText>
            </w:r>
            <w:r w:rsidR="00902A0A">
              <w:rPr>
                <w:webHidden/>
              </w:rPr>
            </w:r>
            <w:r w:rsidR="00902A0A">
              <w:rPr>
                <w:webHidden/>
              </w:rPr>
              <w:fldChar w:fldCharType="separate"/>
            </w:r>
            <w:r w:rsidR="004179D2">
              <w:rPr>
                <w:webHidden/>
              </w:rPr>
              <w:t>47</w:t>
            </w:r>
            <w:r w:rsidR="00902A0A">
              <w:rPr>
                <w:webHidden/>
              </w:rPr>
              <w:fldChar w:fldCharType="end"/>
            </w:r>
          </w:hyperlink>
        </w:p>
        <w:p w14:paraId="05BB1F0E" w14:textId="793DF754" w:rsidR="00902A0A" w:rsidRDefault="00220B96" w:rsidP="00902A0A">
          <w:pPr>
            <w:pStyle w:val="TOC3"/>
            <w:tabs>
              <w:tab w:val="right" w:leader="dot" w:pos="9350"/>
            </w:tabs>
            <w:rPr>
              <w:rFonts w:eastAsiaTheme="minorEastAsia"/>
              <w:sz w:val="22"/>
              <w:szCs w:val="22"/>
            </w:rPr>
          </w:pPr>
          <w:hyperlink w:anchor="_Toc61885888" w:history="1">
            <w:r w:rsidR="00902A0A" w:rsidRPr="000A769D">
              <w:rPr>
                <w:rStyle w:val="Hyperlink"/>
              </w:rPr>
              <w:t>8.6.1 Plan for Deployment</w:t>
            </w:r>
            <w:r w:rsidR="00902A0A">
              <w:rPr>
                <w:webHidden/>
              </w:rPr>
              <w:tab/>
            </w:r>
            <w:r w:rsidR="00902A0A">
              <w:rPr>
                <w:webHidden/>
              </w:rPr>
              <w:fldChar w:fldCharType="begin"/>
            </w:r>
            <w:r w:rsidR="00902A0A">
              <w:rPr>
                <w:webHidden/>
              </w:rPr>
              <w:instrText xml:space="preserve"> PAGEREF _Toc61885888 \h </w:instrText>
            </w:r>
            <w:r w:rsidR="00902A0A">
              <w:rPr>
                <w:webHidden/>
              </w:rPr>
            </w:r>
            <w:r w:rsidR="00902A0A">
              <w:rPr>
                <w:webHidden/>
              </w:rPr>
              <w:fldChar w:fldCharType="separate"/>
            </w:r>
            <w:r w:rsidR="004179D2">
              <w:rPr>
                <w:webHidden/>
              </w:rPr>
              <w:t>76</w:t>
            </w:r>
            <w:r w:rsidR="00902A0A">
              <w:rPr>
                <w:webHidden/>
              </w:rPr>
              <w:fldChar w:fldCharType="end"/>
            </w:r>
          </w:hyperlink>
        </w:p>
        <w:p w14:paraId="76A30AC3" w14:textId="77302ED1" w:rsidR="00902A0A" w:rsidRDefault="00220B96" w:rsidP="00902A0A">
          <w:pPr>
            <w:pStyle w:val="TOC3"/>
            <w:tabs>
              <w:tab w:val="right" w:leader="dot" w:pos="9350"/>
            </w:tabs>
            <w:rPr>
              <w:rFonts w:eastAsiaTheme="minorEastAsia"/>
              <w:sz w:val="22"/>
              <w:szCs w:val="22"/>
            </w:rPr>
          </w:pPr>
          <w:hyperlink w:anchor="_Toc61885889" w:history="1">
            <w:r w:rsidR="00902A0A" w:rsidRPr="000A769D">
              <w:rPr>
                <w:rStyle w:val="Hyperlink"/>
              </w:rPr>
              <w:t>8.6.2 Monitoring and Maintenance</w:t>
            </w:r>
            <w:r w:rsidR="00902A0A">
              <w:rPr>
                <w:webHidden/>
              </w:rPr>
              <w:tab/>
            </w:r>
            <w:r w:rsidR="00902A0A">
              <w:rPr>
                <w:webHidden/>
              </w:rPr>
              <w:fldChar w:fldCharType="begin"/>
            </w:r>
            <w:r w:rsidR="00902A0A">
              <w:rPr>
                <w:webHidden/>
              </w:rPr>
              <w:instrText xml:space="preserve"> PAGEREF _Toc61885889 \h </w:instrText>
            </w:r>
            <w:r w:rsidR="00902A0A">
              <w:rPr>
                <w:webHidden/>
              </w:rPr>
            </w:r>
            <w:r w:rsidR="00902A0A">
              <w:rPr>
                <w:webHidden/>
              </w:rPr>
              <w:fldChar w:fldCharType="separate"/>
            </w:r>
            <w:r w:rsidR="004179D2">
              <w:rPr>
                <w:webHidden/>
              </w:rPr>
              <w:t>76</w:t>
            </w:r>
            <w:r w:rsidR="00902A0A">
              <w:rPr>
                <w:webHidden/>
              </w:rPr>
              <w:fldChar w:fldCharType="end"/>
            </w:r>
          </w:hyperlink>
        </w:p>
        <w:p w14:paraId="67E0E142" w14:textId="03F43043" w:rsidR="00902A0A" w:rsidRDefault="00220B96" w:rsidP="00902A0A">
          <w:pPr>
            <w:pStyle w:val="TOC3"/>
            <w:tabs>
              <w:tab w:val="right" w:leader="dot" w:pos="9350"/>
            </w:tabs>
            <w:rPr>
              <w:rFonts w:eastAsiaTheme="minorEastAsia"/>
              <w:sz w:val="22"/>
              <w:szCs w:val="22"/>
            </w:rPr>
          </w:pPr>
          <w:hyperlink w:anchor="_Toc61885890" w:history="1">
            <w:r w:rsidR="00902A0A" w:rsidRPr="000A769D">
              <w:rPr>
                <w:rStyle w:val="Hyperlink"/>
              </w:rPr>
              <w:t>8.6.3 Reporting Results</w:t>
            </w:r>
            <w:r w:rsidR="00902A0A">
              <w:rPr>
                <w:webHidden/>
              </w:rPr>
              <w:tab/>
            </w:r>
            <w:r w:rsidR="00902A0A">
              <w:rPr>
                <w:webHidden/>
              </w:rPr>
              <w:fldChar w:fldCharType="begin"/>
            </w:r>
            <w:r w:rsidR="00902A0A">
              <w:rPr>
                <w:webHidden/>
              </w:rPr>
              <w:instrText xml:space="preserve"> PAGEREF _Toc61885890 \h </w:instrText>
            </w:r>
            <w:r w:rsidR="00902A0A">
              <w:rPr>
                <w:webHidden/>
              </w:rPr>
            </w:r>
            <w:r w:rsidR="00902A0A">
              <w:rPr>
                <w:webHidden/>
              </w:rPr>
              <w:fldChar w:fldCharType="separate"/>
            </w:r>
            <w:r w:rsidR="004179D2">
              <w:rPr>
                <w:webHidden/>
              </w:rPr>
              <w:t>76</w:t>
            </w:r>
            <w:r w:rsidR="00902A0A">
              <w:rPr>
                <w:webHidden/>
              </w:rPr>
              <w:fldChar w:fldCharType="end"/>
            </w:r>
          </w:hyperlink>
        </w:p>
        <w:p w14:paraId="392E9C16" w14:textId="06E282DE" w:rsidR="00902A0A" w:rsidRDefault="00220B96" w:rsidP="00902A0A">
          <w:pPr>
            <w:pStyle w:val="TOC3"/>
            <w:tabs>
              <w:tab w:val="right" w:leader="dot" w:pos="9350"/>
            </w:tabs>
            <w:rPr>
              <w:rFonts w:eastAsiaTheme="minorEastAsia"/>
              <w:sz w:val="22"/>
              <w:szCs w:val="22"/>
            </w:rPr>
          </w:pPr>
          <w:hyperlink w:anchor="_Toc61885891" w:history="1">
            <w:r w:rsidR="00902A0A" w:rsidRPr="000A769D">
              <w:rPr>
                <w:rStyle w:val="Hyperlink"/>
              </w:rPr>
              <w:t>8.6.4 Final Review</w:t>
            </w:r>
            <w:r w:rsidR="00902A0A">
              <w:rPr>
                <w:webHidden/>
              </w:rPr>
              <w:tab/>
            </w:r>
            <w:r w:rsidR="00902A0A">
              <w:rPr>
                <w:webHidden/>
              </w:rPr>
              <w:fldChar w:fldCharType="begin"/>
            </w:r>
            <w:r w:rsidR="00902A0A">
              <w:rPr>
                <w:webHidden/>
              </w:rPr>
              <w:instrText xml:space="preserve"> PAGEREF _Toc61885891 \h </w:instrText>
            </w:r>
            <w:r w:rsidR="00902A0A">
              <w:rPr>
                <w:webHidden/>
              </w:rPr>
            </w:r>
            <w:r w:rsidR="00902A0A">
              <w:rPr>
                <w:webHidden/>
              </w:rPr>
              <w:fldChar w:fldCharType="separate"/>
            </w:r>
            <w:r w:rsidR="004179D2">
              <w:rPr>
                <w:webHidden/>
              </w:rPr>
              <w:t>77</w:t>
            </w:r>
            <w:r w:rsidR="00902A0A">
              <w:rPr>
                <w:webHidden/>
              </w:rPr>
              <w:fldChar w:fldCharType="end"/>
            </w:r>
          </w:hyperlink>
        </w:p>
        <w:p w14:paraId="4C26BC2D" w14:textId="6B2AC108" w:rsidR="00902A0A" w:rsidRDefault="00220B96" w:rsidP="00902A0A">
          <w:pPr>
            <w:pStyle w:val="TOC1"/>
            <w:rPr>
              <w:rFonts w:eastAsiaTheme="minorEastAsia"/>
              <w:sz w:val="22"/>
              <w:szCs w:val="22"/>
            </w:rPr>
          </w:pPr>
          <w:hyperlink w:anchor="_Toc61885892" w:history="1">
            <w:r w:rsidR="00902A0A" w:rsidRPr="000A769D">
              <w:rPr>
                <w:rStyle w:val="Hyperlink"/>
              </w:rPr>
              <w:t>9. Expected Outcomes</w:t>
            </w:r>
            <w:r w:rsidR="00902A0A">
              <w:rPr>
                <w:webHidden/>
              </w:rPr>
              <w:tab/>
            </w:r>
            <w:r w:rsidR="00902A0A">
              <w:rPr>
                <w:webHidden/>
              </w:rPr>
              <w:fldChar w:fldCharType="begin"/>
            </w:r>
            <w:r w:rsidR="00902A0A">
              <w:rPr>
                <w:webHidden/>
              </w:rPr>
              <w:instrText xml:space="preserve"> PAGEREF _Toc61885892 \h </w:instrText>
            </w:r>
            <w:r w:rsidR="00902A0A">
              <w:rPr>
                <w:webHidden/>
              </w:rPr>
            </w:r>
            <w:r w:rsidR="00902A0A">
              <w:rPr>
                <w:webHidden/>
              </w:rPr>
              <w:fldChar w:fldCharType="separate"/>
            </w:r>
            <w:r w:rsidR="004179D2">
              <w:rPr>
                <w:webHidden/>
              </w:rPr>
              <w:t>78</w:t>
            </w:r>
            <w:r w:rsidR="00902A0A">
              <w:rPr>
                <w:webHidden/>
              </w:rPr>
              <w:fldChar w:fldCharType="end"/>
            </w:r>
          </w:hyperlink>
        </w:p>
        <w:p w14:paraId="050DEF6E" w14:textId="3B33DE06" w:rsidR="00902A0A" w:rsidRDefault="00220B96" w:rsidP="00902A0A">
          <w:pPr>
            <w:pStyle w:val="TOC1"/>
            <w:rPr>
              <w:rFonts w:eastAsiaTheme="minorEastAsia"/>
              <w:sz w:val="22"/>
              <w:szCs w:val="22"/>
            </w:rPr>
          </w:pPr>
          <w:hyperlink w:anchor="_Toc61885893" w:history="1">
            <w:r w:rsidR="00902A0A" w:rsidRPr="000A769D">
              <w:rPr>
                <w:rStyle w:val="Hyperlink"/>
              </w:rPr>
              <w:t>10. Required Resources</w:t>
            </w:r>
            <w:r w:rsidR="00902A0A">
              <w:rPr>
                <w:webHidden/>
              </w:rPr>
              <w:tab/>
            </w:r>
            <w:r w:rsidR="00902A0A">
              <w:rPr>
                <w:webHidden/>
              </w:rPr>
              <w:fldChar w:fldCharType="begin"/>
            </w:r>
            <w:r w:rsidR="00902A0A">
              <w:rPr>
                <w:webHidden/>
              </w:rPr>
              <w:instrText xml:space="preserve"> PAGEREF _Toc61885893 \h </w:instrText>
            </w:r>
            <w:r w:rsidR="00902A0A">
              <w:rPr>
                <w:webHidden/>
              </w:rPr>
            </w:r>
            <w:r w:rsidR="00902A0A">
              <w:rPr>
                <w:webHidden/>
              </w:rPr>
              <w:fldChar w:fldCharType="separate"/>
            </w:r>
            <w:r w:rsidR="004179D2">
              <w:rPr>
                <w:webHidden/>
              </w:rPr>
              <w:t>78</w:t>
            </w:r>
            <w:r w:rsidR="00902A0A">
              <w:rPr>
                <w:webHidden/>
              </w:rPr>
              <w:fldChar w:fldCharType="end"/>
            </w:r>
          </w:hyperlink>
        </w:p>
        <w:p w14:paraId="02A703B7" w14:textId="63AFAE07" w:rsidR="00902A0A" w:rsidRDefault="00220B96" w:rsidP="00902A0A">
          <w:pPr>
            <w:pStyle w:val="TOC3"/>
            <w:tabs>
              <w:tab w:val="right" w:leader="dot" w:pos="9350"/>
            </w:tabs>
            <w:rPr>
              <w:rFonts w:eastAsiaTheme="minorEastAsia"/>
              <w:sz w:val="22"/>
              <w:szCs w:val="22"/>
            </w:rPr>
          </w:pPr>
          <w:hyperlink w:anchor="_Toc61885894" w:history="1">
            <w:r w:rsidR="00902A0A" w:rsidRPr="000A769D">
              <w:rPr>
                <w:rStyle w:val="Hyperlink"/>
              </w:rPr>
              <w:t>10.1 Hardware Requirements for the research</w:t>
            </w:r>
            <w:r w:rsidR="00902A0A">
              <w:rPr>
                <w:webHidden/>
              </w:rPr>
              <w:tab/>
            </w:r>
            <w:r w:rsidR="00902A0A">
              <w:rPr>
                <w:webHidden/>
              </w:rPr>
              <w:fldChar w:fldCharType="begin"/>
            </w:r>
            <w:r w:rsidR="00902A0A">
              <w:rPr>
                <w:webHidden/>
              </w:rPr>
              <w:instrText xml:space="preserve"> PAGEREF _Toc61885894 \h </w:instrText>
            </w:r>
            <w:r w:rsidR="00902A0A">
              <w:rPr>
                <w:webHidden/>
              </w:rPr>
            </w:r>
            <w:r w:rsidR="00902A0A">
              <w:rPr>
                <w:webHidden/>
              </w:rPr>
              <w:fldChar w:fldCharType="separate"/>
            </w:r>
            <w:r w:rsidR="004179D2">
              <w:rPr>
                <w:webHidden/>
              </w:rPr>
              <w:t>78</w:t>
            </w:r>
            <w:r w:rsidR="00902A0A">
              <w:rPr>
                <w:webHidden/>
              </w:rPr>
              <w:fldChar w:fldCharType="end"/>
            </w:r>
          </w:hyperlink>
        </w:p>
        <w:p w14:paraId="5C463229" w14:textId="4C7D6D12" w:rsidR="00902A0A" w:rsidRDefault="00220B96" w:rsidP="00902A0A">
          <w:pPr>
            <w:pStyle w:val="TOC3"/>
            <w:tabs>
              <w:tab w:val="right" w:leader="dot" w:pos="9350"/>
            </w:tabs>
            <w:rPr>
              <w:rFonts w:eastAsiaTheme="minorEastAsia"/>
              <w:sz w:val="22"/>
              <w:szCs w:val="22"/>
            </w:rPr>
          </w:pPr>
          <w:hyperlink w:anchor="_Toc61885895" w:history="1">
            <w:r w:rsidR="00902A0A" w:rsidRPr="000A769D">
              <w:rPr>
                <w:rStyle w:val="Hyperlink"/>
              </w:rPr>
              <w:t>10.2 Software Requirements for the research</w:t>
            </w:r>
            <w:r w:rsidR="00902A0A">
              <w:rPr>
                <w:webHidden/>
              </w:rPr>
              <w:tab/>
            </w:r>
            <w:r w:rsidR="00902A0A">
              <w:rPr>
                <w:webHidden/>
              </w:rPr>
              <w:fldChar w:fldCharType="begin"/>
            </w:r>
            <w:r w:rsidR="00902A0A">
              <w:rPr>
                <w:webHidden/>
              </w:rPr>
              <w:instrText xml:space="preserve"> PAGEREF _Toc61885895 \h </w:instrText>
            </w:r>
            <w:r w:rsidR="00902A0A">
              <w:rPr>
                <w:webHidden/>
              </w:rPr>
            </w:r>
            <w:r w:rsidR="00902A0A">
              <w:rPr>
                <w:webHidden/>
              </w:rPr>
              <w:fldChar w:fldCharType="separate"/>
            </w:r>
            <w:r w:rsidR="004179D2">
              <w:rPr>
                <w:webHidden/>
              </w:rPr>
              <w:t>78</w:t>
            </w:r>
            <w:r w:rsidR="00902A0A">
              <w:rPr>
                <w:webHidden/>
              </w:rPr>
              <w:fldChar w:fldCharType="end"/>
            </w:r>
          </w:hyperlink>
        </w:p>
        <w:p w14:paraId="0BFF2EF5" w14:textId="3ADE5C01" w:rsidR="00902A0A" w:rsidRDefault="00220B96" w:rsidP="00902A0A">
          <w:pPr>
            <w:pStyle w:val="TOC1"/>
            <w:rPr>
              <w:rFonts w:eastAsiaTheme="minorEastAsia"/>
              <w:sz w:val="22"/>
              <w:szCs w:val="22"/>
            </w:rPr>
          </w:pPr>
          <w:hyperlink w:anchor="_Toc61885896" w:history="1">
            <w:r w:rsidR="00902A0A" w:rsidRPr="000A769D">
              <w:rPr>
                <w:rStyle w:val="Hyperlink"/>
              </w:rPr>
              <w:t>11. Research Plan</w:t>
            </w:r>
            <w:r w:rsidR="00902A0A">
              <w:rPr>
                <w:webHidden/>
              </w:rPr>
              <w:tab/>
            </w:r>
            <w:r w:rsidR="00902A0A">
              <w:rPr>
                <w:webHidden/>
              </w:rPr>
              <w:fldChar w:fldCharType="begin"/>
            </w:r>
            <w:r w:rsidR="00902A0A">
              <w:rPr>
                <w:webHidden/>
              </w:rPr>
              <w:instrText xml:space="preserve"> PAGEREF _Toc61885896 \h </w:instrText>
            </w:r>
            <w:r w:rsidR="00902A0A">
              <w:rPr>
                <w:webHidden/>
              </w:rPr>
            </w:r>
            <w:r w:rsidR="00902A0A">
              <w:rPr>
                <w:webHidden/>
              </w:rPr>
              <w:fldChar w:fldCharType="separate"/>
            </w:r>
            <w:r w:rsidR="004179D2">
              <w:rPr>
                <w:webHidden/>
              </w:rPr>
              <w:t>79</w:t>
            </w:r>
            <w:r w:rsidR="00902A0A">
              <w:rPr>
                <w:webHidden/>
              </w:rPr>
              <w:fldChar w:fldCharType="end"/>
            </w:r>
          </w:hyperlink>
        </w:p>
        <w:p w14:paraId="57B9323D" w14:textId="62055E70" w:rsidR="00902A0A" w:rsidRDefault="00220B96" w:rsidP="00902A0A">
          <w:pPr>
            <w:pStyle w:val="TOC1"/>
            <w:rPr>
              <w:rFonts w:eastAsiaTheme="minorEastAsia"/>
              <w:sz w:val="22"/>
              <w:szCs w:val="22"/>
            </w:rPr>
          </w:pPr>
          <w:hyperlink w:anchor="_Toc61885897" w:history="1">
            <w:r w:rsidR="00902A0A" w:rsidRPr="000A769D">
              <w:rPr>
                <w:rStyle w:val="Hyperlink"/>
              </w:rPr>
              <w:t>12. Risk and Contingency Plan</w:t>
            </w:r>
            <w:r w:rsidR="00902A0A">
              <w:rPr>
                <w:webHidden/>
              </w:rPr>
              <w:tab/>
            </w:r>
            <w:r w:rsidR="00902A0A">
              <w:rPr>
                <w:webHidden/>
              </w:rPr>
              <w:fldChar w:fldCharType="begin"/>
            </w:r>
            <w:r w:rsidR="00902A0A">
              <w:rPr>
                <w:webHidden/>
              </w:rPr>
              <w:instrText xml:space="preserve"> PAGEREF _Toc61885897 \h </w:instrText>
            </w:r>
            <w:r w:rsidR="00902A0A">
              <w:rPr>
                <w:webHidden/>
              </w:rPr>
            </w:r>
            <w:r w:rsidR="00902A0A">
              <w:rPr>
                <w:webHidden/>
              </w:rPr>
              <w:fldChar w:fldCharType="separate"/>
            </w:r>
            <w:r w:rsidR="004179D2">
              <w:rPr>
                <w:webHidden/>
              </w:rPr>
              <w:t>80</w:t>
            </w:r>
            <w:r w:rsidR="00902A0A">
              <w:rPr>
                <w:webHidden/>
              </w:rPr>
              <w:fldChar w:fldCharType="end"/>
            </w:r>
          </w:hyperlink>
        </w:p>
        <w:p w14:paraId="76C921B4" w14:textId="6A2EAD78" w:rsidR="00902A0A" w:rsidRDefault="00220B96" w:rsidP="00902A0A">
          <w:pPr>
            <w:pStyle w:val="TOC1"/>
            <w:rPr>
              <w:rFonts w:eastAsiaTheme="minorEastAsia"/>
              <w:sz w:val="22"/>
              <w:szCs w:val="22"/>
            </w:rPr>
          </w:pPr>
          <w:hyperlink w:anchor="_Toc61885898" w:history="1">
            <w:r w:rsidR="00902A0A" w:rsidRPr="000A769D">
              <w:rPr>
                <w:rStyle w:val="Hyperlink"/>
              </w:rPr>
              <w:t>References</w:t>
            </w:r>
            <w:r w:rsidR="00902A0A">
              <w:rPr>
                <w:webHidden/>
              </w:rPr>
              <w:tab/>
            </w:r>
            <w:r w:rsidR="00902A0A">
              <w:rPr>
                <w:webHidden/>
              </w:rPr>
              <w:fldChar w:fldCharType="begin"/>
            </w:r>
            <w:r w:rsidR="00902A0A">
              <w:rPr>
                <w:webHidden/>
              </w:rPr>
              <w:instrText xml:space="preserve"> PAGEREF _Toc61885898 \h </w:instrText>
            </w:r>
            <w:r w:rsidR="00902A0A">
              <w:rPr>
                <w:webHidden/>
              </w:rPr>
            </w:r>
            <w:r w:rsidR="00902A0A">
              <w:rPr>
                <w:webHidden/>
              </w:rPr>
              <w:fldChar w:fldCharType="separate"/>
            </w:r>
            <w:r w:rsidR="004179D2">
              <w:rPr>
                <w:webHidden/>
              </w:rPr>
              <w:t>81</w:t>
            </w:r>
            <w:r w:rsidR="00902A0A">
              <w:rPr>
                <w:webHidden/>
              </w:rPr>
              <w:fldChar w:fldCharType="end"/>
            </w:r>
          </w:hyperlink>
        </w:p>
        <w:p w14:paraId="1D1EE48A" w14:textId="77777777" w:rsidR="00902A0A" w:rsidRDefault="00902A0A" w:rsidP="00902A0A">
          <w:r>
            <w:rPr>
              <w:b/>
              <w:bCs/>
            </w:rPr>
            <w:fldChar w:fldCharType="end"/>
          </w:r>
        </w:p>
      </w:sdtContent>
    </w:sdt>
    <w:p w14:paraId="45323635" w14:textId="77777777" w:rsidR="00902A0A" w:rsidRPr="0045355A" w:rsidRDefault="00902A0A" w:rsidP="00902A0A">
      <w:r w:rsidRPr="0045355A">
        <w:br w:type="page"/>
      </w:r>
    </w:p>
    <w:p w14:paraId="3256724F" w14:textId="77777777" w:rsidR="00902A0A" w:rsidRPr="0045355A" w:rsidRDefault="00902A0A" w:rsidP="00902A0A">
      <w:pPr>
        <w:pStyle w:val="Heading1"/>
      </w:pPr>
      <w:bookmarkStart w:id="71" w:name="_Toc61885854"/>
      <w:r w:rsidRPr="0045355A">
        <w:lastRenderedPageBreak/>
        <w:t>Abstract</w:t>
      </w:r>
      <w:bookmarkEnd w:id="71"/>
    </w:p>
    <w:p w14:paraId="396C1F7C" w14:textId="77777777" w:rsidR="00902A0A" w:rsidRPr="005C2B0D" w:rsidRDefault="00902A0A" w:rsidP="00902A0A">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400A946" w14:textId="6222834D" w:rsidR="00902A0A" w:rsidRPr="005C2B0D" w:rsidRDefault="00902A0A" w:rsidP="00902A0A">
      <w:pPr>
        <w:pStyle w:val="BodyText"/>
        <w:rPr>
          <w:szCs w:val="26"/>
        </w:rPr>
      </w:pPr>
      <w:r w:rsidRPr="005C2B0D">
        <w:rPr>
          <w:szCs w:val="26"/>
        </w:rPr>
        <w:t xml:space="preserve">Datasets for customer churn are </w:t>
      </w:r>
      <w:r w:rsidR="00410C50">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286A9203" w14:textId="77777777" w:rsidR="00902A0A" w:rsidRPr="005C2B0D" w:rsidRDefault="00902A0A" w:rsidP="00902A0A">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1B703DAE" w14:textId="77777777" w:rsidR="00902A0A" w:rsidRDefault="00902A0A" w:rsidP="00902A0A">
      <w:pPr>
        <w:rPr>
          <w:rFonts w:eastAsiaTheme="majorEastAsia"/>
          <w:b/>
          <w:bCs/>
          <w:color w:val="345A8A" w:themeColor="accent1" w:themeShade="B5"/>
          <w:sz w:val="32"/>
          <w:szCs w:val="32"/>
        </w:rPr>
      </w:pPr>
      <w:r>
        <w:br w:type="page"/>
      </w:r>
    </w:p>
    <w:p w14:paraId="3BFB05B7" w14:textId="77777777" w:rsidR="00902A0A" w:rsidRDefault="00902A0A" w:rsidP="00902A0A">
      <w:pPr>
        <w:pStyle w:val="Heading1"/>
      </w:pPr>
      <w:bookmarkStart w:id="72" w:name="_Toc61885855"/>
      <w:r>
        <w:lastRenderedPageBreak/>
        <w:t>List of Figures</w:t>
      </w:r>
      <w:bookmarkEnd w:id="72"/>
    </w:p>
    <w:p w14:paraId="28171E97" w14:textId="6CBDE995" w:rsidR="00902A0A" w:rsidRDefault="00902A0A" w:rsidP="00902A0A">
      <w:pPr>
        <w:pStyle w:val="BodyText"/>
      </w:pPr>
      <w:r>
        <w:t>Figure 1: Model Building Process…………</w:t>
      </w:r>
      <w:r w:rsidR="004C6309">
        <w:t>…..</w:t>
      </w:r>
      <w:r>
        <w:t>……………………………………….…………18</w:t>
      </w:r>
    </w:p>
    <w:p w14:paraId="19FD49EB" w14:textId="1F590D41" w:rsidR="00902A0A" w:rsidRDefault="00902A0A" w:rsidP="00902A0A">
      <w:pPr>
        <w:pStyle w:val="BodyText"/>
      </w:pPr>
      <w:r>
        <w:t>Figure 2: Research Plan and Timelines.……</w:t>
      </w:r>
      <w:r w:rsidR="00587A2F">
        <w:t>...</w:t>
      </w:r>
      <w:r>
        <w:t>…………………………</w:t>
      </w:r>
      <w:r w:rsidR="00520CFD">
        <w:t>...</w:t>
      </w:r>
      <w:r>
        <w:t>………………………22</w:t>
      </w:r>
    </w:p>
    <w:p w14:paraId="250985A7" w14:textId="77777777" w:rsidR="00902A0A" w:rsidRDefault="00902A0A" w:rsidP="00902A0A">
      <w:pPr>
        <w:pStyle w:val="BodyText"/>
      </w:pPr>
    </w:p>
    <w:p w14:paraId="795923DE" w14:textId="77777777" w:rsidR="00902A0A" w:rsidRDefault="00902A0A" w:rsidP="00902A0A">
      <w:pPr>
        <w:pStyle w:val="Heading1"/>
      </w:pPr>
      <w:bookmarkStart w:id="73" w:name="_Toc61885856"/>
      <w:r>
        <w:t>List of Tables</w:t>
      </w:r>
      <w:bookmarkEnd w:id="73"/>
    </w:p>
    <w:p w14:paraId="6BC1F16F" w14:textId="4E80BFD8" w:rsidR="00902A0A" w:rsidRDefault="00902A0A" w:rsidP="00036100">
      <w:pPr>
        <w:pStyle w:val="BodyText"/>
        <w:jc w:val="left"/>
      </w:pPr>
      <w:r>
        <w:t>Table 1: Risk and Contingency</w:t>
      </w:r>
      <w:r w:rsidR="00036100">
        <w:t xml:space="preserve"> </w:t>
      </w:r>
      <w:r>
        <w:t>Plan</w:t>
      </w:r>
      <w:r w:rsidR="00036100">
        <w:t>……………</w:t>
      </w:r>
      <w:r>
        <w:t>…………</w:t>
      </w:r>
      <w:r w:rsidR="00F47FF2">
        <w:t>…</w:t>
      </w:r>
      <w:r>
        <w:t>…………………………………..23</w:t>
      </w:r>
    </w:p>
    <w:p w14:paraId="0A581DD9" w14:textId="77777777" w:rsidR="00902A0A" w:rsidRDefault="00902A0A" w:rsidP="00902A0A">
      <w:pPr>
        <w:pStyle w:val="BodyText"/>
      </w:pPr>
    </w:p>
    <w:p w14:paraId="717DBE4F" w14:textId="77777777" w:rsidR="00902A0A" w:rsidRPr="003C277F" w:rsidRDefault="00902A0A" w:rsidP="00902A0A">
      <w:pPr>
        <w:pStyle w:val="Heading1"/>
      </w:pPr>
      <w:bookmarkStart w:id="74" w:name="_Toc61885857"/>
      <w:r>
        <w:t>List of Abbreviations</w:t>
      </w:r>
      <w:bookmarkEnd w:id="74"/>
    </w:p>
    <w:tbl>
      <w:tblPr>
        <w:tblW w:w="4780" w:type="dxa"/>
        <w:tblLook w:val="04A0" w:firstRow="1" w:lastRow="0" w:firstColumn="1" w:lastColumn="0" w:noHBand="0" w:noVBand="1"/>
      </w:tblPr>
      <w:tblGrid>
        <w:gridCol w:w="1076"/>
        <w:gridCol w:w="3820"/>
      </w:tblGrid>
      <w:tr w:rsidR="00902A0A" w:rsidRPr="007E4C64" w14:paraId="50DDF1D9" w14:textId="77777777" w:rsidTr="00902A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CA8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3391B6C"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ploratory Data Analysis</w:t>
            </w:r>
          </w:p>
        </w:tc>
      </w:tr>
      <w:tr w:rsidR="00902A0A" w:rsidRPr="007E4C64" w14:paraId="258611C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93F615"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6054852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upport Vector Machine</w:t>
            </w:r>
          </w:p>
        </w:tc>
      </w:tr>
      <w:tr w:rsidR="00902A0A" w:rsidRPr="007E4C64" w14:paraId="1E1A1770"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5A204"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0D05444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 Nearest Neighbour</w:t>
            </w:r>
          </w:p>
        </w:tc>
      </w:tr>
      <w:tr w:rsidR="00902A0A" w:rsidRPr="007E4C64" w14:paraId="1F3CA1A7"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1F8E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68B5BDBB" w14:textId="77777777" w:rsidR="00902A0A" w:rsidRPr="007E4C64" w:rsidRDefault="00902A0A" w:rsidP="00902A0A">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902A0A" w:rsidRPr="007E4C64" w14:paraId="07609AD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123AA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7A617208"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eceiver Operating Characteristics</w:t>
            </w:r>
          </w:p>
        </w:tc>
      </w:tr>
      <w:tr w:rsidR="00902A0A" w:rsidRPr="007E4C64" w14:paraId="4F3730F4"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21D0CD"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4C540B02"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treme Gradient Boosting</w:t>
            </w:r>
          </w:p>
        </w:tc>
      </w:tr>
      <w:tr w:rsidR="00902A0A" w:rsidRPr="007E4C64" w14:paraId="2F6CDE41"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5DE9B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14DAF81B"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ptive Boosting</w:t>
            </w:r>
          </w:p>
        </w:tc>
      </w:tr>
    </w:tbl>
    <w:p w14:paraId="7E973129" w14:textId="77777777" w:rsidR="00902A0A" w:rsidRPr="0045355A" w:rsidRDefault="00902A0A" w:rsidP="00902A0A">
      <w:pPr>
        <w:rPr>
          <w:rFonts w:eastAsiaTheme="majorEastAsia"/>
          <w:b/>
          <w:bCs/>
          <w:color w:val="345A8A" w:themeColor="accent1" w:themeShade="B5"/>
          <w:sz w:val="32"/>
          <w:szCs w:val="32"/>
        </w:rPr>
      </w:pPr>
      <w:bookmarkStart w:id="75" w:name="introduction"/>
      <w:r w:rsidRPr="0045355A">
        <w:br w:type="page"/>
      </w:r>
    </w:p>
    <w:p w14:paraId="0945F207" w14:textId="77777777" w:rsidR="00902A0A" w:rsidRPr="0045355A" w:rsidRDefault="00902A0A" w:rsidP="00902A0A">
      <w:pPr>
        <w:pStyle w:val="Heading1"/>
      </w:pPr>
      <w:bookmarkStart w:id="76" w:name="_Toc61617409"/>
      <w:bookmarkStart w:id="77" w:name="_Toc61885858"/>
      <w:bookmarkEnd w:id="75"/>
      <w:r w:rsidRPr="0045355A">
        <w:lastRenderedPageBreak/>
        <w:t xml:space="preserve">1. </w:t>
      </w:r>
      <w:bookmarkEnd w:id="76"/>
      <w:r w:rsidRPr="0045355A">
        <w:t>Background</w:t>
      </w:r>
      <w:bookmarkEnd w:id="77"/>
    </w:p>
    <w:p w14:paraId="5B629B08" w14:textId="77777777" w:rsidR="00902A0A" w:rsidRPr="0045355A" w:rsidRDefault="00902A0A" w:rsidP="00902A0A">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70E26D5A" w14:textId="77777777" w:rsidR="00902A0A" w:rsidRPr="0045355A" w:rsidRDefault="00902A0A" w:rsidP="00902A0A">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398A01AB" w14:textId="77777777" w:rsidR="00902A0A" w:rsidRPr="0045355A" w:rsidRDefault="00902A0A" w:rsidP="00902A0A">
      <w:pPr>
        <w:pStyle w:val="Heading2"/>
      </w:pPr>
      <w:r w:rsidRPr="0045355A">
        <w:t>1.1 The need for Customer Churn Analysis</w:t>
      </w:r>
    </w:p>
    <w:p w14:paraId="7E6ECD37" w14:textId="77777777" w:rsidR="00902A0A" w:rsidRPr="0045355A" w:rsidRDefault="00902A0A" w:rsidP="00902A0A">
      <w:r w:rsidRPr="0045355A">
        <w:t>The ability to retain customers showcases the company's ability to run the business. With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1F572C3D" w14:textId="0161DF98" w:rsidR="00902A0A" w:rsidRPr="0045355A" w:rsidRDefault="00902A0A" w:rsidP="00902A0A">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6E48E41E" w14:textId="77777777" w:rsidR="00902A0A" w:rsidRPr="0045355A" w:rsidRDefault="00902A0A" w:rsidP="00902A0A">
      <w:pPr>
        <w:pStyle w:val="Heading2"/>
      </w:pPr>
      <w:r w:rsidRPr="0045355A">
        <w:lastRenderedPageBreak/>
        <w:t>1.2 Flagging customers and retention policies</w:t>
      </w:r>
    </w:p>
    <w:p w14:paraId="7D64496E" w14:textId="77777777" w:rsidR="00902A0A" w:rsidRPr="0045355A" w:rsidRDefault="00902A0A" w:rsidP="00902A0A">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0B620EF4" w14:textId="77777777" w:rsidR="00902A0A" w:rsidRPr="0045355A" w:rsidRDefault="00902A0A" w:rsidP="00902A0A">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4BE46235" w14:textId="77777777" w:rsidR="00902A0A" w:rsidRPr="0045355A" w:rsidRDefault="00902A0A" w:rsidP="00902A0A">
      <w:pPr>
        <w:rPr>
          <w:rFonts w:eastAsiaTheme="majorEastAsia"/>
          <w:b/>
          <w:bCs/>
          <w:color w:val="345A8A" w:themeColor="accent1" w:themeShade="B5"/>
          <w:sz w:val="32"/>
          <w:szCs w:val="32"/>
        </w:rPr>
      </w:pPr>
      <w:r w:rsidRPr="0045355A">
        <w:br w:type="page"/>
      </w:r>
    </w:p>
    <w:p w14:paraId="1398749B" w14:textId="77777777" w:rsidR="00902A0A" w:rsidRPr="0045355A" w:rsidRDefault="00902A0A" w:rsidP="00902A0A">
      <w:pPr>
        <w:pStyle w:val="Heading1"/>
      </w:pPr>
      <w:bookmarkStart w:id="78" w:name="_Toc61885861"/>
      <w:r>
        <w:lastRenderedPageBreak/>
        <w:t>2</w:t>
      </w:r>
      <w:r w:rsidRPr="0045355A">
        <w:t>. Problem Statement</w:t>
      </w:r>
      <w:bookmarkEnd w:id="78"/>
      <w:r w:rsidRPr="0045355A">
        <w:t xml:space="preserve"> </w:t>
      </w:r>
    </w:p>
    <w:p w14:paraId="5ABE209E" w14:textId="77777777" w:rsidR="00902A0A" w:rsidRPr="0045355A" w:rsidRDefault="00902A0A" w:rsidP="00902A0A">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4AF64416" w14:textId="77777777" w:rsidR="00902A0A" w:rsidRPr="0045355A" w:rsidRDefault="00902A0A" w:rsidP="00902A0A">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79" w:name="problem-statement"/>
      <w:bookmarkStart w:id="80" w:name="_Toc61617411"/>
    </w:p>
    <w:p w14:paraId="649ECF0A" w14:textId="77777777" w:rsidR="00902A0A" w:rsidRPr="00D61161" w:rsidRDefault="00902A0A" w:rsidP="00902A0A">
      <w:pPr>
        <w:pStyle w:val="Heading1"/>
      </w:pPr>
      <w:bookmarkStart w:id="81" w:name="_Toc61885862"/>
      <w:r w:rsidRPr="00D61161">
        <w:t xml:space="preserve">3. </w:t>
      </w:r>
      <w:bookmarkEnd w:id="79"/>
      <w:bookmarkEnd w:id="80"/>
      <w:r w:rsidRPr="00D61161">
        <w:t>Related Works</w:t>
      </w:r>
      <w:bookmarkEnd w:id="81"/>
    </w:p>
    <w:p w14:paraId="3B79A4AD" w14:textId="77777777" w:rsidR="00902A0A" w:rsidRPr="00D61161" w:rsidRDefault="00902A0A" w:rsidP="00902A0A">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44AF45DB" w14:textId="77777777" w:rsidR="00902A0A" w:rsidRPr="00D61161" w:rsidRDefault="00902A0A" w:rsidP="00902A0A">
      <w:pPr>
        <w:pStyle w:val="Heading2"/>
      </w:pPr>
      <w:bookmarkStart w:id="82" w:name="_Toc61885863"/>
      <w:r w:rsidRPr="00D61161">
        <w:t>3.1 Sampling, balancing techniques and pre-processing</w:t>
      </w:r>
      <w:bookmarkEnd w:id="82"/>
    </w:p>
    <w:p w14:paraId="1317C791" w14:textId="77777777" w:rsidR="00902A0A" w:rsidRPr="00D61161" w:rsidRDefault="00902A0A" w:rsidP="00902A0A">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124FB376" w14:textId="77777777" w:rsidR="00902A0A" w:rsidRPr="00D61161" w:rsidRDefault="00902A0A" w:rsidP="00902A0A">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16A468AC" w14:textId="77777777" w:rsidR="00902A0A" w:rsidRPr="00D61161" w:rsidRDefault="00902A0A" w:rsidP="00902A0A">
      <w:pPr>
        <w:pStyle w:val="Heading2"/>
      </w:pPr>
      <w:bookmarkStart w:id="83" w:name="_Toc61885864"/>
      <w:r w:rsidRPr="00D61161">
        <w:t>3.2 Feature engineering and selection of attributes</w:t>
      </w:r>
      <w:bookmarkEnd w:id="83"/>
    </w:p>
    <w:p w14:paraId="3C5047CE" w14:textId="77777777" w:rsidR="00902A0A" w:rsidRPr="00D61161" w:rsidRDefault="00902A0A" w:rsidP="00902A0A">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6EDF81F3" w14:textId="77777777" w:rsidR="00902A0A" w:rsidRPr="00D61161" w:rsidRDefault="00902A0A" w:rsidP="00902A0A">
      <w:pPr>
        <w:pStyle w:val="Heading2"/>
      </w:pPr>
      <w:bookmarkStart w:id="84" w:name="_Toc61885865"/>
      <w:r w:rsidRPr="00D61161">
        <w:t>3.3 Ensemble methods</w:t>
      </w:r>
      <w:bookmarkEnd w:id="84"/>
    </w:p>
    <w:p w14:paraId="0F89387F" w14:textId="698FFC11" w:rsidR="00902A0A" w:rsidRPr="00D61161" w:rsidRDefault="00902A0A" w:rsidP="00902A0A">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E49254C" w14:textId="24398814" w:rsidR="00902A0A" w:rsidRPr="00D61161" w:rsidRDefault="00902A0A" w:rsidP="00902A0A">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rsidR="00E3304E">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28A12F" w14:textId="77777777" w:rsidR="00902A0A" w:rsidRPr="00D61161" w:rsidRDefault="00902A0A" w:rsidP="00902A0A">
      <w:pPr>
        <w:rPr>
          <w:rFonts w:eastAsiaTheme="majorEastAsia"/>
          <w:b/>
          <w:bCs/>
          <w:color w:val="4F81BD" w:themeColor="accent1"/>
          <w:sz w:val="28"/>
          <w:szCs w:val="32"/>
        </w:rPr>
      </w:pPr>
      <w:r w:rsidRPr="00D61161">
        <w:br w:type="page"/>
      </w:r>
    </w:p>
    <w:p w14:paraId="6CBC7A56" w14:textId="77777777" w:rsidR="00902A0A" w:rsidRPr="00D61161" w:rsidRDefault="00902A0A" w:rsidP="00902A0A">
      <w:pPr>
        <w:pStyle w:val="Heading2"/>
      </w:pPr>
      <w:bookmarkStart w:id="85" w:name="_Toc61885866"/>
      <w:r w:rsidRPr="00D61161">
        <w:lastRenderedPageBreak/>
        <w:t>3.4 Machine learning techniques</w:t>
      </w:r>
      <w:bookmarkEnd w:id="85"/>
    </w:p>
    <w:p w14:paraId="15AE3599" w14:textId="77777777" w:rsidR="00902A0A" w:rsidRPr="00D61161" w:rsidRDefault="00902A0A" w:rsidP="00902A0A">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574AE7E7" w14:textId="77777777" w:rsidR="00902A0A" w:rsidRPr="00D61161" w:rsidRDefault="00902A0A" w:rsidP="00902A0A">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6FAF6108" w14:textId="53C6195A" w:rsidR="00902A0A" w:rsidRPr="00D61161" w:rsidRDefault="00902A0A" w:rsidP="00902A0A">
      <w:pPr>
        <w:pStyle w:val="BodyText"/>
      </w:pPr>
      <w:r w:rsidRPr="00D61161">
        <w:t xml:space="preserve">A combination of logistic regression and </w:t>
      </w:r>
      <w:r w:rsidR="00E3304E">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01D17933" w14:textId="48C6E720" w:rsidR="00BE1EA2" w:rsidRDefault="00902A0A" w:rsidP="003C7977">
      <w:pPr>
        <w:pStyle w:val="BodyText"/>
      </w:pPr>
      <w:r w:rsidRPr="00D61161">
        <w:t>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for churn prediction.</w:t>
      </w:r>
    </w:p>
    <w:p w14:paraId="29487C90" w14:textId="77777777" w:rsidR="00902A0A" w:rsidRPr="00D61161" w:rsidRDefault="00902A0A" w:rsidP="00902A0A">
      <w:pPr>
        <w:pStyle w:val="BodyText"/>
      </w:pPr>
    </w:p>
    <w:tbl>
      <w:tblPr>
        <w:tblW w:w="9651" w:type="dxa"/>
        <w:tblLook w:val="04A0" w:firstRow="1" w:lastRow="0" w:firstColumn="1" w:lastColumn="0" w:noHBand="0" w:noVBand="1"/>
      </w:tblPr>
      <w:tblGrid>
        <w:gridCol w:w="880"/>
        <w:gridCol w:w="1566"/>
        <w:gridCol w:w="900"/>
        <w:gridCol w:w="2520"/>
        <w:gridCol w:w="2420"/>
        <w:gridCol w:w="1365"/>
      </w:tblGrid>
      <w:tr w:rsidR="00902A0A" w:rsidRPr="00D61161" w14:paraId="44DC8B2F" w14:textId="77777777" w:rsidTr="00902A0A">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12DCCDC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3BCF649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1E530D7D"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733927F5"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2BEE101"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FCADF12"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902A0A" w:rsidRPr="00D61161" w14:paraId="1C6DD408" w14:textId="77777777" w:rsidTr="00902A0A">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BD455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7BD393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7EC1452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5786473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55674B1E"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76B9AFF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AUC:</w:t>
            </w:r>
          </w:p>
          <w:p w14:paraId="4C9F758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902A0A" w:rsidRPr="00D61161" w14:paraId="645A2CB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C6BEBA8"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133C611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0E64F5F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523CB2F6"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7DAA63FA"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Random Forest</w:t>
            </w:r>
          </w:p>
          <w:p w14:paraId="0CCA5B2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Logistic Regression</w:t>
            </w:r>
          </w:p>
          <w:p w14:paraId="4A174E8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7B2C0101"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Accuracy: </w:t>
            </w:r>
          </w:p>
          <w:p w14:paraId="622F888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75%</w:t>
            </w:r>
          </w:p>
          <w:p w14:paraId="5494DAE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88%</w:t>
            </w:r>
          </w:p>
          <w:p w14:paraId="6D9E136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2%</w:t>
            </w:r>
          </w:p>
        </w:tc>
      </w:tr>
      <w:tr w:rsidR="00902A0A" w:rsidRPr="002C1FF0" w14:paraId="488CF1F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7271E5B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1686354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35B7E88C"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6B611C5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788715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18712B0B" w14:textId="77777777" w:rsidR="00902A0A" w:rsidRPr="002C1FF0" w:rsidRDefault="00902A0A" w:rsidP="00902A0A">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254DFC64" w14:textId="77777777" w:rsidR="00902A0A" w:rsidRDefault="00902A0A" w:rsidP="00902A0A">
      <w:pPr>
        <w:pStyle w:val="Heading1"/>
      </w:pPr>
      <w:bookmarkStart w:id="86" w:name="_Toc61885867"/>
      <w:bookmarkStart w:id="87" w:name="aim-and-objectives"/>
      <w:bookmarkStart w:id="88" w:name="_Toc61617413"/>
      <w:r>
        <w:t>4. Research Questions</w:t>
      </w:r>
      <w:bookmarkEnd w:id="86"/>
    </w:p>
    <w:p w14:paraId="3BD85C53" w14:textId="77777777" w:rsidR="00902A0A" w:rsidRDefault="00902A0A" w:rsidP="00902A0A">
      <w:pPr>
        <w:pStyle w:val="BodyText"/>
      </w:pPr>
      <w:r>
        <w:t>The following research questions have been formulated based on the literature review done so far in the field of customer churn:</w:t>
      </w:r>
    </w:p>
    <w:p w14:paraId="765AA761" w14:textId="77777777" w:rsidR="00902A0A" w:rsidRDefault="00902A0A" w:rsidP="00902A0A">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0ED41C2B" w14:textId="77777777" w:rsidR="00902A0A" w:rsidRDefault="00902A0A" w:rsidP="00902A0A">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7A494EB2" w14:textId="77777777" w:rsidR="00902A0A" w:rsidRDefault="00902A0A" w:rsidP="00902A0A">
      <w:pPr>
        <w:pStyle w:val="BodyText"/>
        <w:widowControl/>
        <w:numPr>
          <w:ilvl w:val="0"/>
          <w:numId w:val="27"/>
        </w:numPr>
        <w:autoSpaceDE/>
        <w:autoSpaceDN/>
        <w:adjustRightInd/>
        <w:jc w:val="left"/>
      </w:pPr>
      <w:r>
        <w:t>Do techniques such as hyperparameter tuning result in significantly better models?</w:t>
      </w:r>
    </w:p>
    <w:p w14:paraId="695D01E4" w14:textId="77777777" w:rsidR="00902A0A" w:rsidRDefault="00902A0A" w:rsidP="00902A0A">
      <w:pPr>
        <w:pStyle w:val="BodyText"/>
        <w:widowControl/>
        <w:numPr>
          <w:ilvl w:val="0"/>
          <w:numId w:val="27"/>
        </w:numPr>
        <w:autoSpaceDE/>
        <w:autoSpaceDN/>
        <w:adjustRightInd/>
        <w:jc w:val="left"/>
      </w:pPr>
      <w:r>
        <w:t>Can we suggest balancing techniques for increasing the accuracy of the model?</w:t>
      </w:r>
    </w:p>
    <w:p w14:paraId="301E7227" w14:textId="77777777" w:rsidR="00902A0A" w:rsidRDefault="00902A0A" w:rsidP="00902A0A">
      <w:pPr>
        <w:pStyle w:val="BodyText"/>
        <w:widowControl/>
        <w:numPr>
          <w:ilvl w:val="0"/>
          <w:numId w:val="27"/>
        </w:numPr>
        <w:autoSpaceDE/>
        <w:autoSpaceDN/>
        <w:adjustRightInd/>
        <w:jc w:val="left"/>
      </w:pPr>
      <w:r>
        <w:t xml:space="preserve">Can we trust the results obtained from interpretable models? </w:t>
      </w:r>
    </w:p>
    <w:p w14:paraId="1B0E1258" w14:textId="77777777" w:rsidR="00902A0A" w:rsidRPr="001F056F" w:rsidRDefault="00902A0A" w:rsidP="00902A0A">
      <w:pPr>
        <w:pStyle w:val="BodyText"/>
        <w:widowControl/>
        <w:numPr>
          <w:ilvl w:val="0"/>
          <w:numId w:val="27"/>
        </w:numPr>
        <w:autoSpaceDE/>
        <w:autoSpaceDN/>
        <w:adjustRightInd/>
        <w:jc w:val="left"/>
      </w:pPr>
      <w:r>
        <w:t>Do statistically significant features mean that the business can take actionable insights directly?</w:t>
      </w:r>
    </w:p>
    <w:p w14:paraId="39C66E57" w14:textId="77777777" w:rsidR="00780660" w:rsidRDefault="00780660">
      <w:pPr>
        <w:widowControl/>
        <w:autoSpaceDE/>
        <w:autoSpaceDN/>
        <w:adjustRightInd/>
        <w:spacing w:before="0" w:after="200" w:line="240" w:lineRule="auto"/>
        <w:jc w:val="left"/>
        <w:rPr>
          <w:rFonts w:eastAsiaTheme="majorEastAsia"/>
          <w:b/>
          <w:bCs/>
          <w:color w:val="345A8A" w:themeColor="accent1" w:themeShade="B5"/>
          <w:sz w:val="40"/>
          <w:szCs w:val="32"/>
        </w:rPr>
      </w:pPr>
      <w:bookmarkStart w:id="89" w:name="_Toc61885868"/>
      <w:r>
        <w:br w:type="page"/>
      </w:r>
    </w:p>
    <w:p w14:paraId="05E27B16" w14:textId="36A38231" w:rsidR="00902A0A" w:rsidRPr="0045355A" w:rsidRDefault="00902A0A" w:rsidP="00902A0A">
      <w:pPr>
        <w:pStyle w:val="Heading1"/>
      </w:pPr>
      <w:r>
        <w:lastRenderedPageBreak/>
        <w:t>5</w:t>
      </w:r>
      <w:r w:rsidRPr="0045355A">
        <w:t>. Aim and Objectives</w:t>
      </w:r>
      <w:bookmarkEnd w:id="87"/>
      <w:bookmarkEnd w:id="88"/>
      <w:bookmarkEnd w:id="89"/>
    </w:p>
    <w:p w14:paraId="6786ED7B" w14:textId="12BF693C" w:rsidR="00902A0A" w:rsidRDefault="00902A0A" w:rsidP="0092079B">
      <w:pPr>
        <w:pStyle w:val="BodyText"/>
      </w:pPr>
      <w:bookmarkStart w:id="90" w:name="significance-of-the-study"/>
      <w:bookmarkStart w:id="91"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3E5173BB" w14:textId="77777777" w:rsidR="00902A0A" w:rsidRPr="009E4E8E" w:rsidRDefault="00902A0A" w:rsidP="00902A0A">
      <w:pPr>
        <w:pStyle w:val="BodyText"/>
      </w:pPr>
      <w:r w:rsidRPr="009E4E8E">
        <w:t>The objectives of the research are based on the above aim and are as follows:</w:t>
      </w:r>
    </w:p>
    <w:p w14:paraId="55D1A3ED" w14:textId="77777777" w:rsidR="00902A0A" w:rsidRPr="009E4E8E" w:rsidRDefault="00902A0A" w:rsidP="00902A0A">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668A9084" w14:textId="71C7713A" w:rsidR="00902A0A" w:rsidRPr="009E4E8E" w:rsidRDefault="00902A0A" w:rsidP="00902A0A">
      <w:pPr>
        <w:pStyle w:val="BodyText"/>
        <w:widowControl/>
        <w:numPr>
          <w:ilvl w:val="0"/>
          <w:numId w:val="13"/>
        </w:numPr>
        <w:autoSpaceDE/>
        <w:autoSpaceDN/>
        <w:adjustRightInd/>
      </w:pPr>
      <w:r w:rsidRPr="009E4E8E">
        <w:t>To suggest suitable feature engineering steps to extract the most value from the data</w:t>
      </w:r>
      <w:r w:rsidR="00E3304E">
        <w:t>,</w:t>
      </w:r>
      <w:r w:rsidRPr="009E4E8E">
        <w:t xml:space="preserve"> including picking the most significant features </w:t>
      </w:r>
    </w:p>
    <w:p w14:paraId="6CD6F47D" w14:textId="77777777" w:rsidR="00902A0A" w:rsidRPr="009E4E8E" w:rsidRDefault="00902A0A" w:rsidP="00902A0A">
      <w:pPr>
        <w:pStyle w:val="BodyText"/>
        <w:widowControl/>
        <w:numPr>
          <w:ilvl w:val="0"/>
          <w:numId w:val="13"/>
        </w:numPr>
        <w:autoSpaceDE/>
        <w:autoSpaceDN/>
        <w:adjustRightInd/>
      </w:pPr>
      <w:r w:rsidRPr="009E4E8E">
        <w:t>To find appropriate balancing techniques to enhance the model performance on the dataset</w:t>
      </w:r>
    </w:p>
    <w:p w14:paraId="0D6E45C4" w14:textId="77777777" w:rsidR="00902A0A" w:rsidRDefault="00902A0A" w:rsidP="00902A0A">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5A772879" w14:textId="77777777" w:rsidR="00902A0A" w:rsidRDefault="00902A0A" w:rsidP="00902A0A">
      <w:pPr>
        <w:pStyle w:val="BodyText"/>
        <w:widowControl/>
        <w:numPr>
          <w:ilvl w:val="0"/>
          <w:numId w:val="13"/>
        </w:numPr>
        <w:autoSpaceDE/>
        <w:autoSpaceDN/>
        <w:adjustRightInd/>
      </w:pPr>
      <w:r>
        <w:t>To understand the factors and behaviour of consumers that leads to customer attrition in the telecom industry</w:t>
      </w:r>
    </w:p>
    <w:p w14:paraId="2858939C" w14:textId="77777777" w:rsidR="00902A0A" w:rsidRPr="0036000B" w:rsidRDefault="00902A0A" w:rsidP="00902A0A">
      <w:pPr>
        <w:pStyle w:val="BodyText"/>
        <w:widowControl/>
        <w:numPr>
          <w:ilvl w:val="0"/>
          <w:numId w:val="13"/>
        </w:numPr>
        <w:autoSpaceDE/>
        <w:autoSpaceDN/>
        <w:adjustRightInd/>
      </w:pPr>
      <w:r>
        <w:t>To evaluate the performance of the models to identify the appropriate models</w:t>
      </w:r>
    </w:p>
    <w:p w14:paraId="69237F7E" w14:textId="77777777" w:rsidR="00902A0A" w:rsidRPr="0045355A" w:rsidRDefault="00902A0A" w:rsidP="00902A0A">
      <w:pPr>
        <w:pStyle w:val="Heading1"/>
      </w:pPr>
      <w:bookmarkStart w:id="92" w:name="_Toc61885869"/>
      <w:r>
        <w:t>6</w:t>
      </w:r>
      <w:r w:rsidRPr="0045355A">
        <w:t xml:space="preserve">. Significance of the </w:t>
      </w:r>
      <w:bookmarkEnd w:id="90"/>
      <w:bookmarkEnd w:id="91"/>
      <w:r w:rsidRPr="0045355A">
        <w:t>research</w:t>
      </w:r>
      <w:bookmarkEnd w:id="92"/>
    </w:p>
    <w:p w14:paraId="2FE9495F" w14:textId="0B4FAE9E" w:rsidR="00902A0A" w:rsidRDefault="00902A0A" w:rsidP="00C0592D">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93" w:name="scope-of-the-study"/>
      <w:bookmarkStart w:id="94" w:name="_Toc61617415"/>
      <w:r>
        <w:br w:type="page"/>
      </w:r>
    </w:p>
    <w:p w14:paraId="23B07F1B" w14:textId="77777777" w:rsidR="00902A0A" w:rsidRPr="0045355A" w:rsidRDefault="00902A0A" w:rsidP="00902A0A">
      <w:pPr>
        <w:pStyle w:val="Heading1"/>
      </w:pPr>
      <w:bookmarkStart w:id="95" w:name="_Toc61885870"/>
      <w:r>
        <w:lastRenderedPageBreak/>
        <w:t>7</w:t>
      </w:r>
      <w:r w:rsidRPr="0045355A">
        <w:t>. Scope of the study</w:t>
      </w:r>
      <w:bookmarkEnd w:id="93"/>
      <w:bookmarkEnd w:id="94"/>
      <w:bookmarkEnd w:id="95"/>
    </w:p>
    <w:p w14:paraId="4508EE1F" w14:textId="77777777" w:rsidR="00902A0A" w:rsidRPr="0045355A" w:rsidRDefault="00902A0A" w:rsidP="00902A0A">
      <w:pPr>
        <w:pStyle w:val="BodyText"/>
      </w:pPr>
      <w:r w:rsidRPr="0045355A">
        <w:t>Due to the limitation of the time frame in this research, the scope of the research will be limited to the below points:</w:t>
      </w:r>
    </w:p>
    <w:p w14:paraId="02A407C3" w14:textId="77777777" w:rsidR="00902A0A" w:rsidRPr="0045355A" w:rsidRDefault="00902A0A" w:rsidP="00902A0A">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69CA77EA" w14:textId="77777777" w:rsidR="00902A0A" w:rsidRPr="0045355A" w:rsidRDefault="00902A0A" w:rsidP="00902A0A">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17672F11" w14:textId="30F27978" w:rsidR="00902A0A" w:rsidRPr="0045355A" w:rsidRDefault="00902A0A" w:rsidP="00902A0A">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rsidR="00E3304E">
        <w:t>,</w:t>
      </w:r>
      <w:r w:rsidRPr="0045355A">
        <w:t xml:space="preserve"> and XGBoost will be leveraged as black</w:t>
      </w:r>
      <w:r>
        <w:t>-</w:t>
      </w:r>
      <w:r w:rsidRPr="0045355A">
        <w:t>box models for this study</w:t>
      </w:r>
    </w:p>
    <w:p w14:paraId="6C856E99" w14:textId="77777777" w:rsidR="00902A0A" w:rsidRPr="0045355A" w:rsidRDefault="00902A0A" w:rsidP="00902A0A">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5F0D21A" w14:textId="77777777" w:rsidR="00902A0A" w:rsidRPr="0045355A" w:rsidRDefault="00902A0A" w:rsidP="00902A0A">
      <w:pPr>
        <w:rPr>
          <w:rFonts w:eastAsiaTheme="majorEastAsia"/>
          <w:b/>
          <w:bCs/>
          <w:color w:val="345A8A" w:themeColor="accent1" w:themeShade="B5"/>
          <w:sz w:val="32"/>
          <w:szCs w:val="32"/>
        </w:rPr>
      </w:pPr>
      <w:bookmarkStart w:id="96" w:name="research-methodology"/>
      <w:bookmarkStart w:id="97" w:name="_Toc61617416"/>
      <w:r w:rsidRPr="0045355A">
        <w:br w:type="page"/>
      </w:r>
    </w:p>
    <w:p w14:paraId="12B9064A" w14:textId="77777777" w:rsidR="00902A0A" w:rsidRPr="0045355A" w:rsidRDefault="00902A0A" w:rsidP="00902A0A">
      <w:pPr>
        <w:pStyle w:val="Heading1"/>
      </w:pPr>
      <w:bookmarkStart w:id="98" w:name="_Toc61885871"/>
      <w:r>
        <w:lastRenderedPageBreak/>
        <w:t xml:space="preserve"> 8</w:t>
      </w:r>
      <w:r w:rsidRPr="0045355A">
        <w:t>. Research Methodology</w:t>
      </w:r>
      <w:bookmarkEnd w:id="96"/>
      <w:bookmarkEnd w:id="97"/>
      <w:bookmarkEnd w:id="98"/>
    </w:p>
    <w:p w14:paraId="5F330C5D" w14:textId="77777777" w:rsidR="00902A0A" w:rsidRPr="0045355A" w:rsidRDefault="00902A0A" w:rsidP="00902A0A">
      <w:pPr>
        <w:pStyle w:val="Heading2"/>
      </w:pPr>
      <w:bookmarkStart w:id="99" w:name="_Toc61885872"/>
      <w:r>
        <w:t>8</w:t>
      </w:r>
      <w:r w:rsidRPr="0045355A">
        <w:t>.1 Business Understanding</w:t>
      </w:r>
      <w:bookmarkEnd w:id="99"/>
    </w:p>
    <w:p w14:paraId="446E3090" w14:textId="576A0525" w:rsidR="00902A0A" w:rsidRPr="0045355A" w:rsidRDefault="00902A0A" w:rsidP="00902A0A">
      <w:pPr>
        <w:pStyle w:val="BodyText"/>
      </w:pPr>
      <w:r w:rsidRPr="0045355A">
        <w:t>In this paper, we were able to identify that the telecom industry is a</w:t>
      </w:r>
      <w:r w:rsidR="00410C50">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rsidR="00E3304E">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rsidR="00E3304E">
        <w:t xml:space="preserve">of </w:t>
      </w:r>
      <w:r w:rsidRPr="0045355A">
        <w:t xml:space="preserve">customers churn on average, there is a substantial need to perform active targeting to retain the customer base. </w:t>
      </w:r>
    </w:p>
    <w:p w14:paraId="5249E9EA" w14:textId="77777777" w:rsidR="00902A0A" w:rsidRPr="0045355A" w:rsidRDefault="00902A0A" w:rsidP="00902A0A">
      <w:pPr>
        <w:pStyle w:val="Heading2"/>
      </w:pPr>
      <w:bookmarkStart w:id="100" w:name="_Toc61885873"/>
      <w:r>
        <w:t>8</w:t>
      </w:r>
      <w:r w:rsidRPr="0045355A">
        <w:t>.2 Data Understanding</w:t>
      </w:r>
      <w:bookmarkEnd w:id="100"/>
      <w:r w:rsidRPr="0045355A">
        <w:t xml:space="preserve"> </w:t>
      </w:r>
    </w:p>
    <w:p w14:paraId="789F9B88" w14:textId="420C5157" w:rsidR="00902A0A" w:rsidRPr="0045355A" w:rsidRDefault="00902A0A" w:rsidP="00902A0A">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rsidR="00E3304E">
        <w:t>,</w:t>
      </w:r>
      <w:r w:rsidRPr="0045355A">
        <w:t xml:space="preserve"> indicating if a customer has churned or not churned respectively. This data presented is for the last month based on which predictions are to be made.</w:t>
      </w:r>
    </w:p>
    <w:p w14:paraId="1E1EB555" w14:textId="77777777" w:rsidR="00902A0A" w:rsidRPr="0045355A" w:rsidRDefault="00902A0A" w:rsidP="00902A0A">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1B1F3A59" w14:textId="77777777" w:rsidR="00902A0A" w:rsidRPr="0045355A" w:rsidRDefault="00902A0A" w:rsidP="00902A0A">
      <w:pPr>
        <w:pStyle w:val="BodyText"/>
      </w:pPr>
    </w:p>
    <w:p w14:paraId="180E3237" w14:textId="77777777" w:rsidR="00902A0A" w:rsidRPr="0045355A" w:rsidRDefault="00902A0A" w:rsidP="00902A0A">
      <w:pPr>
        <w:pStyle w:val="BodyText"/>
      </w:pPr>
    </w:p>
    <w:p w14:paraId="73A91F33" w14:textId="77777777" w:rsidR="00902A0A" w:rsidRPr="0045355A" w:rsidRDefault="00902A0A" w:rsidP="00902A0A">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3A1EE2B6" w14:textId="77777777" w:rsidR="00902A0A" w:rsidRPr="0045355A" w:rsidRDefault="00902A0A" w:rsidP="00902A0A">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4DEC2B45" w14:textId="77777777" w:rsidR="00902A0A" w:rsidRPr="0045355A" w:rsidRDefault="00902A0A" w:rsidP="00902A0A">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7844D705" w14:textId="77777777" w:rsidR="00902A0A" w:rsidRPr="0045355A" w:rsidRDefault="00902A0A" w:rsidP="00902A0A">
      <w:pPr>
        <w:pStyle w:val="BodyText"/>
        <w:widowControl/>
        <w:numPr>
          <w:ilvl w:val="0"/>
          <w:numId w:val="23"/>
        </w:numPr>
        <w:autoSpaceDE/>
        <w:autoSpaceDN/>
        <w:adjustRightInd/>
      </w:pPr>
      <w:r w:rsidRPr="0045355A">
        <w:t>Demographic information such as age, gender, information about dependents and partners</w:t>
      </w:r>
    </w:p>
    <w:p w14:paraId="03F9DCAC" w14:textId="77777777" w:rsidR="00902A0A" w:rsidRPr="0045355A" w:rsidRDefault="00902A0A" w:rsidP="00902A0A">
      <w:pPr>
        <w:pStyle w:val="Heading2"/>
      </w:pPr>
      <w:bookmarkStart w:id="101" w:name="_Toc61885874"/>
      <w:r>
        <w:t>8</w:t>
      </w:r>
      <w:r w:rsidRPr="0045355A">
        <w:t>.3 Data Preparation</w:t>
      </w:r>
      <w:bookmarkEnd w:id="101"/>
    </w:p>
    <w:p w14:paraId="23935DB8" w14:textId="77777777" w:rsidR="00902A0A" w:rsidRPr="0045355A" w:rsidRDefault="00902A0A" w:rsidP="00902A0A">
      <w:pPr>
        <w:pStyle w:val="BodyText"/>
      </w:pPr>
      <w:r w:rsidRPr="0045355A">
        <w:t xml:space="preserve">We shall carefully analyze the data, understand the data patterns through visualizations and proceed with the following steps in detail. </w:t>
      </w:r>
    </w:p>
    <w:p w14:paraId="677F2E43" w14:textId="77777777" w:rsidR="00902A0A" w:rsidRPr="0045355A" w:rsidRDefault="00902A0A" w:rsidP="00902A0A">
      <w:pPr>
        <w:pStyle w:val="Heading3"/>
      </w:pPr>
      <w:bookmarkStart w:id="102" w:name="_Toc61885875"/>
      <w:r>
        <w:t>8</w:t>
      </w:r>
      <w:r w:rsidRPr="0045355A">
        <w:t>.3.1 Data Cleaning</w:t>
      </w:r>
      <w:bookmarkEnd w:id="102"/>
    </w:p>
    <w:p w14:paraId="151EB90D" w14:textId="5C1102A5" w:rsidR="00902A0A" w:rsidRPr="0045355A" w:rsidRDefault="00902A0A" w:rsidP="00902A0A">
      <w:pPr>
        <w:pStyle w:val="BodyText"/>
      </w:pPr>
      <w:r w:rsidRPr="0045355A">
        <w:t xml:space="preserve">Data cleaning for the telecom churn dataset will occur by first doing a sense check </w:t>
      </w:r>
      <w:r w:rsidR="00E3304E">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E3304E">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6A53FBF1" w14:textId="164359E5" w:rsidR="00902A0A" w:rsidRDefault="00902A0A" w:rsidP="00A93A20">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32F5420A" w14:textId="155FD1D1" w:rsidR="00902A0A" w:rsidRPr="0045355A" w:rsidRDefault="00902A0A" w:rsidP="00902A0A">
      <w:pPr>
        <w:pStyle w:val="BodyText"/>
      </w:pPr>
      <w:r w:rsidRPr="0045355A">
        <w:lastRenderedPageBreak/>
        <w:t>We will also perform outlier analysis and understand the skewness of the data to understand the feature's impact on customer churn. Post the understanding of each of the features' distribution</w:t>
      </w:r>
      <w:r w:rsidR="00E3304E">
        <w:t>. W</w:t>
      </w:r>
      <w:r w:rsidRPr="0045355A">
        <w:t xml:space="preserve">e will proceed to perform </w:t>
      </w:r>
      <w:r w:rsidR="00E3304E">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05F34C48" w14:textId="77777777" w:rsidR="00902A0A" w:rsidRPr="0045355A" w:rsidRDefault="00902A0A" w:rsidP="00902A0A">
      <w:pPr>
        <w:pStyle w:val="Heading3"/>
      </w:pPr>
      <w:bookmarkStart w:id="103" w:name="_Toc61885876"/>
      <w:r>
        <w:t>8</w:t>
      </w:r>
      <w:r w:rsidRPr="0045355A">
        <w:t>.3.2 Feature Engineering</w:t>
      </w:r>
      <w:bookmarkEnd w:id="103"/>
    </w:p>
    <w:p w14:paraId="61C2270B" w14:textId="5234117A" w:rsidR="00902A0A" w:rsidRPr="0045355A" w:rsidRDefault="00902A0A" w:rsidP="00902A0A">
      <w:pPr>
        <w:pStyle w:val="BodyText"/>
      </w:pPr>
      <w:r w:rsidRPr="0045355A">
        <w:t xml:space="preserve">Based on the cleaned dataset, we will not decide the </w:t>
      </w:r>
      <w:r w:rsidR="00410C50">
        <w:t>following</w:t>
      </w:r>
      <w:r w:rsidRPr="0045355A">
        <w:t xml:space="preserve"> steps </w:t>
      </w:r>
      <w:r w:rsidR="00E3304E">
        <w:t xml:space="preserve">to </w:t>
      </w:r>
      <w:r w:rsidRPr="0045355A">
        <w:t xml:space="preserve">be taken to be able to extract the most value from the dataset. We can perform steps such as one-hot encoding on the features that of </w:t>
      </w:r>
      <w:r w:rsidR="00E3304E">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7060B65F" w14:textId="77777777" w:rsidR="00902A0A" w:rsidRPr="0045355A" w:rsidRDefault="00902A0A" w:rsidP="00902A0A">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4941517F" w14:textId="77777777" w:rsidR="00902A0A" w:rsidRPr="0045355A" w:rsidRDefault="00902A0A" w:rsidP="00902A0A">
      <w:pPr>
        <w:pStyle w:val="Heading3"/>
      </w:pPr>
      <w:bookmarkStart w:id="104" w:name="_Toc61885877"/>
      <w:r>
        <w:t>8</w:t>
      </w:r>
      <w:r w:rsidRPr="0045355A">
        <w:t>.3.3 Data Formatting</w:t>
      </w:r>
      <w:bookmarkEnd w:id="104"/>
    </w:p>
    <w:p w14:paraId="69E0600F" w14:textId="77777777" w:rsidR="00902A0A" w:rsidRPr="0045355A" w:rsidRDefault="00902A0A" w:rsidP="00902A0A">
      <w:pPr>
        <w:pStyle w:val="BodyText"/>
      </w:pPr>
      <w:r w:rsidRPr="0045355A">
        <w:t xml:space="preserve">Based on the models we will apply, we will ensure the now cleaned data with the new features is </w:t>
      </w:r>
      <w:r w:rsidRPr="0045355A">
        <w:lastRenderedPageBreak/>
        <w:t>formatted accordingly. This will help specific models converge at a faster rate as compared to if the data was not formatted. We can also apply feature selection techniques to understand the most significant features from the dataset.</w:t>
      </w:r>
    </w:p>
    <w:p w14:paraId="5FD20101" w14:textId="77777777" w:rsidR="00902A0A" w:rsidRPr="0045355A" w:rsidRDefault="00902A0A" w:rsidP="00902A0A">
      <w:pPr>
        <w:pStyle w:val="Heading2"/>
      </w:pPr>
      <w:bookmarkStart w:id="105" w:name="_Toc61885878"/>
      <w:r>
        <w:t>8</w:t>
      </w:r>
      <w:r w:rsidRPr="0045355A">
        <w:t>.4 Model Building</w:t>
      </w:r>
      <w:bookmarkEnd w:id="105"/>
    </w:p>
    <w:p w14:paraId="167D703D" w14:textId="77777777" w:rsidR="00902A0A" w:rsidRPr="0045355A" w:rsidRDefault="00902A0A" w:rsidP="00902A0A">
      <w:pPr>
        <w:pStyle w:val="BodyText"/>
      </w:pPr>
      <w:r w:rsidRPr="0045355A">
        <w:t>We shall now proceed to model building to choose the models that we would implement post the data cleaning, feature engineering and data formatting steps.</w:t>
      </w:r>
    </w:p>
    <w:p w14:paraId="654784B6" w14:textId="77777777" w:rsidR="00902A0A" w:rsidRPr="0045355A" w:rsidRDefault="00902A0A" w:rsidP="00902A0A">
      <w:pPr>
        <w:pStyle w:val="Heading3"/>
      </w:pPr>
      <w:r>
        <w:t>8</w:t>
      </w:r>
      <w:r w:rsidRPr="0045355A">
        <w:t>.4.1 Model Selection Techniques</w:t>
      </w:r>
    </w:p>
    <w:p w14:paraId="03BB2EEF" w14:textId="449A2282" w:rsidR="00902A0A" w:rsidRPr="0045355A" w:rsidRDefault="00902A0A" w:rsidP="00902A0A">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E3304E">
        <w:t>,</w:t>
      </w:r>
      <w:r w:rsidRPr="0045355A">
        <w:t xml:space="preserve"> such as XGBoost and Light GBM. </w:t>
      </w:r>
    </w:p>
    <w:p w14:paraId="3F04411E" w14:textId="77777777" w:rsidR="00902A0A" w:rsidRPr="0045355A" w:rsidRDefault="00902A0A" w:rsidP="00902A0A">
      <w:pPr>
        <w:pStyle w:val="Heading3"/>
      </w:pPr>
      <w:r>
        <w:t>8</w:t>
      </w:r>
      <w:r w:rsidRPr="0045355A">
        <w:t>.4.2 Test Designing</w:t>
      </w:r>
    </w:p>
    <w:p w14:paraId="214301E1" w14:textId="682ABA4D" w:rsidR="00902A0A" w:rsidRPr="0045355A" w:rsidRDefault="00902A0A" w:rsidP="00902A0A">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rsidR="00E3304E">
        <w:t>,</w:t>
      </w:r>
      <w:r w:rsidRPr="0045355A">
        <w:t xml:space="preserve"> as this was recommended in the literature review for a few research papers.</w:t>
      </w:r>
    </w:p>
    <w:p w14:paraId="22ABD062" w14:textId="77777777" w:rsidR="00902A0A" w:rsidRPr="0045355A" w:rsidRDefault="00902A0A" w:rsidP="00902A0A">
      <w:pPr>
        <w:pStyle w:val="Heading3"/>
      </w:pPr>
      <w:r>
        <w:t>8</w:t>
      </w:r>
      <w:r w:rsidRPr="0045355A">
        <w:t>.4.3 Model Iterations</w:t>
      </w:r>
    </w:p>
    <w:p w14:paraId="3466098F" w14:textId="4A3A1D73" w:rsidR="00902A0A" w:rsidRPr="0045355A" w:rsidRDefault="00902A0A" w:rsidP="00902A0A">
      <w:pPr>
        <w:pStyle w:val="BodyText"/>
      </w:pPr>
      <w:r w:rsidRPr="0045355A">
        <w:t>After the model, as mentioned earlier, building steps are performed, we shall now proceed to perform more iterations on the models</w:t>
      </w:r>
      <w:r w:rsidR="00E3304E">
        <w:t>,</w:t>
      </w:r>
      <w:r w:rsidRPr="0045355A">
        <w:t xml:space="preserve"> correspondingly analyzing model performance with each iteration. This can include monitoring p-values, the number of features, model performance, </w:t>
      </w:r>
      <w:r w:rsidRPr="0045355A">
        <w:lastRenderedPageBreak/>
        <w:t>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49897124" w14:textId="77777777" w:rsidR="00902A0A" w:rsidRPr="0045355A" w:rsidRDefault="00902A0A" w:rsidP="00902A0A">
      <w:pPr>
        <w:pStyle w:val="Heading3"/>
      </w:pPr>
      <w:r>
        <w:t>8</w:t>
      </w:r>
      <w:r w:rsidRPr="0045355A">
        <w:t>.4.4 Model Assessment</w:t>
      </w:r>
    </w:p>
    <w:p w14:paraId="38C642C7" w14:textId="77777777" w:rsidR="00902A0A" w:rsidRPr="0045355A" w:rsidRDefault="00902A0A" w:rsidP="00902A0A">
      <w:pPr>
        <w:pStyle w:val="BodyText"/>
      </w:pPr>
      <w:r w:rsidRPr="0045355A">
        <w:t xml:space="preserve">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w:t>
      </w:r>
    </w:p>
    <w:p w14:paraId="28FC97D3" w14:textId="77777777" w:rsidR="00902A0A" w:rsidRDefault="00902A0A" w:rsidP="00902A0A">
      <w:pPr>
        <w:pStyle w:val="BodyText"/>
        <w:jc w:val="center"/>
      </w:pPr>
      <w:r>
        <w:lastRenderedPageBreak/>
        <w:drawing>
          <wp:inline distT="0" distB="0" distL="0" distR="0" wp14:anchorId="52B02151" wp14:editId="49FB04AE">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27" w:history="1">
        <w:r w:rsidRPr="00670B37">
          <w:rPr>
            <w:rStyle w:val="Hyperlink"/>
            <w:rFonts w:asciiTheme="majorHAnsi" w:hAnsiTheme="majorHAnsi" w:cstheme="majorHAnsi"/>
            <w:color w:val="244061" w:themeColor="accent1" w:themeShade="80"/>
          </w:rPr>
          <w:t>draw.io</w:t>
        </w:r>
      </w:hyperlink>
    </w:p>
    <w:p w14:paraId="7D5930B9" w14:textId="77777777" w:rsidR="00902A0A" w:rsidRPr="0045355A" w:rsidRDefault="00902A0A" w:rsidP="00902A0A">
      <w:pPr>
        <w:pStyle w:val="BodyText"/>
      </w:pPr>
      <w:r w:rsidRPr="0045355A">
        <w:lastRenderedPageBreak/>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61AF1673" w14:textId="77777777" w:rsidR="00902A0A" w:rsidRPr="0045355A" w:rsidRDefault="00902A0A" w:rsidP="00902A0A">
      <w:pPr>
        <w:pStyle w:val="Heading2"/>
      </w:pPr>
      <w:bookmarkStart w:id="106" w:name="_Toc61885883"/>
      <w:r>
        <w:t>8</w:t>
      </w:r>
      <w:r w:rsidRPr="0045355A">
        <w:t>.5 Model Evaluation</w:t>
      </w:r>
      <w:bookmarkEnd w:id="106"/>
    </w:p>
    <w:p w14:paraId="14FD33B0" w14:textId="77777777" w:rsidR="00902A0A" w:rsidRPr="0045355A" w:rsidRDefault="00902A0A" w:rsidP="00902A0A">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50B4AEB8" w14:textId="77777777" w:rsidR="00902A0A" w:rsidRPr="0045355A" w:rsidRDefault="00902A0A" w:rsidP="00902A0A">
      <w:pPr>
        <w:pStyle w:val="Heading3"/>
      </w:pPr>
      <w:r>
        <w:t>8</w:t>
      </w:r>
      <w:r w:rsidRPr="0045355A">
        <w:t>.5.1 Model Evaluation</w:t>
      </w:r>
    </w:p>
    <w:p w14:paraId="3E9FA322" w14:textId="77777777" w:rsidR="00902A0A" w:rsidRPr="0045355A" w:rsidRDefault="00902A0A" w:rsidP="00902A0A">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0D422479" w14:textId="77777777" w:rsidR="00902A0A" w:rsidRPr="0045355A" w:rsidRDefault="00902A0A" w:rsidP="00902A0A">
      <w:pPr>
        <w:pStyle w:val="Heading3"/>
      </w:pPr>
      <w:r>
        <w:t>8</w:t>
      </w:r>
      <w:r w:rsidRPr="0045355A">
        <w:t>.5.2 Process Review</w:t>
      </w:r>
    </w:p>
    <w:p w14:paraId="3D7DF69F" w14:textId="328899D2" w:rsidR="00902A0A" w:rsidRPr="0045355A" w:rsidRDefault="00902A0A" w:rsidP="00902A0A">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rsidR="00E3304E">
        <w:t>d</w:t>
      </w:r>
      <w:r w:rsidRPr="0045355A">
        <w:t xml:space="preserve"> address them.</w:t>
      </w:r>
    </w:p>
    <w:p w14:paraId="246B023D" w14:textId="77777777" w:rsidR="00902A0A" w:rsidRPr="0045355A" w:rsidRDefault="00902A0A" w:rsidP="00902A0A">
      <w:pPr>
        <w:pStyle w:val="Heading3"/>
      </w:pPr>
      <w:bookmarkStart w:id="107" w:name="_Toc61885886"/>
      <w:r>
        <w:t>8</w:t>
      </w:r>
      <w:r w:rsidRPr="0045355A">
        <w:t>.5.3 Determine Next Steps</w:t>
      </w:r>
      <w:bookmarkEnd w:id="107"/>
    </w:p>
    <w:p w14:paraId="384194C9" w14:textId="77777777" w:rsidR="00902A0A" w:rsidRPr="0045355A" w:rsidRDefault="00902A0A" w:rsidP="00902A0A">
      <w:pPr>
        <w:pStyle w:val="BodyText"/>
      </w:pPr>
      <w:r w:rsidRPr="0045355A">
        <w:t xml:space="preserve">Based on the process review carried out in the above step, we will decide if we would like to finish our research project and move on to the next steps. If not, we shall initiate further iterations and </w:t>
      </w:r>
      <w:r w:rsidRPr="0045355A">
        <w:lastRenderedPageBreak/>
        <w:t>refine the model. This is an essential step and will be based on the comparative analysis we will perform to benchmark our model.</w:t>
      </w:r>
    </w:p>
    <w:p w14:paraId="46F5A674" w14:textId="77777777" w:rsidR="00902A0A" w:rsidRPr="0045355A" w:rsidRDefault="00902A0A" w:rsidP="00902A0A">
      <w:pPr>
        <w:pStyle w:val="Heading2"/>
      </w:pPr>
      <w:r>
        <w:t>8</w:t>
      </w:r>
      <w:r w:rsidRPr="0045355A">
        <w:t>.6 Model Deployment</w:t>
      </w:r>
    </w:p>
    <w:p w14:paraId="58FF9C43" w14:textId="77777777" w:rsidR="00902A0A" w:rsidRPr="0045355A" w:rsidRDefault="00902A0A" w:rsidP="00902A0A">
      <w:pPr>
        <w:pStyle w:val="BodyText"/>
      </w:pPr>
      <w:r w:rsidRPr="0045355A">
        <w:t xml:space="preserve">We will now decide the next steps for the business use that our model evaluation is satisfactorily completed. </w:t>
      </w:r>
    </w:p>
    <w:p w14:paraId="611A944C" w14:textId="77777777" w:rsidR="00902A0A" w:rsidRPr="0045355A" w:rsidRDefault="00902A0A" w:rsidP="00902A0A">
      <w:pPr>
        <w:pStyle w:val="Heading3"/>
      </w:pPr>
      <w:bookmarkStart w:id="108" w:name="_Toc61885888"/>
      <w:r>
        <w:t>8</w:t>
      </w:r>
      <w:r w:rsidRPr="0045355A">
        <w:t>.6.1 Plan for Deployment</w:t>
      </w:r>
      <w:bookmarkEnd w:id="108"/>
    </w:p>
    <w:p w14:paraId="53B81F45" w14:textId="77777777" w:rsidR="00902A0A" w:rsidRPr="0045355A" w:rsidRDefault="00902A0A" w:rsidP="00902A0A">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599476FA" w14:textId="77777777" w:rsidR="00902A0A" w:rsidRPr="0045355A" w:rsidRDefault="00902A0A" w:rsidP="00902A0A">
      <w:pPr>
        <w:pStyle w:val="Heading3"/>
      </w:pPr>
      <w:bookmarkStart w:id="109" w:name="_Toc61885889"/>
      <w:r>
        <w:t>8</w:t>
      </w:r>
      <w:r w:rsidRPr="0045355A">
        <w:t>.6.2 Monitoring and Maintenance</w:t>
      </w:r>
      <w:bookmarkEnd w:id="109"/>
    </w:p>
    <w:p w14:paraId="2FA537A7" w14:textId="77777777" w:rsidR="00902A0A" w:rsidRPr="0045355A" w:rsidRDefault="00902A0A" w:rsidP="00902A0A">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054CB8B" w14:textId="77777777" w:rsidR="00902A0A" w:rsidRPr="0045355A" w:rsidRDefault="00902A0A" w:rsidP="00902A0A">
      <w:pPr>
        <w:pStyle w:val="Heading3"/>
      </w:pPr>
      <w:bookmarkStart w:id="110" w:name="_Toc61885890"/>
      <w:r>
        <w:t>8</w:t>
      </w:r>
      <w:r w:rsidRPr="0045355A">
        <w:t>.6.3 Reporting Results</w:t>
      </w:r>
      <w:bookmarkEnd w:id="110"/>
    </w:p>
    <w:p w14:paraId="00119773" w14:textId="77777777" w:rsidR="00902A0A" w:rsidRPr="0045355A" w:rsidRDefault="00902A0A" w:rsidP="00902A0A">
      <w:pPr>
        <w:pStyle w:val="BodyText"/>
      </w:pPr>
      <w:r w:rsidRPr="0045355A">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w:t>
      </w:r>
      <w:r w:rsidRPr="0045355A">
        <w:lastRenderedPageBreak/>
        <w:t>processing, this will also help the company save costs in operationalization expenditure.</w:t>
      </w:r>
    </w:p>
    <w:p w14:paraId="3DEBC54F" w14:textId="77777777" w:rsidR="00902A0A" w:rsidRPr="0045355A" w:rsidRDefault="00902A0A" w:rsidP="00902A0A">
      <w:pPr>
        <w:pStyle w:val="Heading3"/>
      </w:pPr>
      <w:bookmarkStart w:id="111" w:name="_Toc61885891"/>
      <w:r>
        <w:t>8</w:t>
      </w:r>
      <w:r w:rsidRPr="0045355A">
        <w:t>.6.4 Final Review</w:t>
      </w:r>
      <w:bookmarkEnd w:id="111"/>
    </w:p>
    <w:p w14:paraId="18FD39D3" w14:textId="77777777" w:rsidR="00902A0A" w:rsidRPr="0045355A" w:rsidRDefault="00902A0A" w:rsidP="00902A0A">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12" w:name="required-resources"/>
      <w:bookmarkStart w:id="113" w:name="_Toc61617417"/>
    </w:p>
    <w:p w14:paraId="45A017C3" w14:textId="77777777" w:rsidR="00902A0A" w:rsidRDefault="00902A0A" w:rsidP="00902A0A">
      <w:pPr>
        <w:rPr>
          <w:rFonts w:eastAsiaTheme="majorEastAsia"/>
          <w:b/>
          <w:bCs/>
          <w:color w:val="345A8A" w:themeColor="accent1" w:themeShade="B5"/>
          <w:sz w:val="32"/>
          <w:szCs w:val="32"/>
        </w:rPr>
      </w:pPr>
      <w:r>
        <w:br w:type="page"/>
      </w:r>
    </w:p>
    <w:p w14:paraId="29BC71F4" w14:textId="77777777" w:rsidR="00902A0A" w:rsidRDefault="00902A0A" w:rsidP="00902A0A">
      <w:pPr>
        <w:pStyle w:val="Heading1"/>
      </w:pPr>
      <w:bookmarkStart w:id="114" w:name="_Toc61885892"/>
      <w:r>
        <w:lastRenderedPageBreak/>
        <w:t>9</w:t>
      </w:r>
      <w:r w:rsidRPr="0045355A">
        <w:t xml:space="preserve">. </w:t>
      </w:r>
      <w:r>
        <w:t>Expected Outcomes</w:t>
      </w:r>
      <w:bookmarkEnd w:id="114"/>
    </w:p>
    <w:p w14:paraId="3D6C5683" w14:textId="77777777" w:rsidR="00902A0A" w:rsidRPr="00DE04A5" w:rsidRDefault="00902A0A" w:rsidP="00902A0A">
      <w:pPr>
        <w:pStyle w:val="BodyText"/>
      </w:pPr>
      <w:r w:rsidRPr="00DE04A5">
        <w:t>From the above work, the following are the expected outcomes of the study:</w:t>
      </w:r>
    </w:p>
    <w:p w14:paraId="003FB443"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26F32B8F"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59DACFC9"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3A623B25" w14:textId="77777777" w:rsidR="00902A0A" w:rsidRPr="0045355A" w:rsidRDefault="00902A0A" w:rsidP="00902A0A">
      <w:pPr>
        <w:pStyle w:val="Heading1"/>
      </w:pPr>
      <w:bookmarkStart w:id="115" w:name="_Toc61885893"/>
      <w:r>
        <w:t xml:space="preserve">10. </w:t>
      </w:r>
      <w:r w:rsidRPr="0045355A">
        <w:t>Required Resources</w:t>
      </w:r>
      <w:bookmarkEnd w:id="112"/>
      <w:bookmarkEnd w:id="113"/>
      <w:bookmarkEnd w:id="115"/>
    </w:p>
    <w:p w14:paraId="6583CE36" w14:textId="19EA0CAE" w:rsidR="00902A0A" w:rsidRPr="0045355A" w:rsidRDefault="00902A0A" w:rsidP="00902A0A">
      <w:pPr>
        <w:pStyle w:val="BodyText"/>
      </w:pPr>
      <w:r w:rsidRPr="0045355A">
        <w:t xml:space="preserve">Following are the required hardware and software requirements to successfully </w:t>
      </w:r>
      <w:r w:rsidR="00B24BF4">
        <w:t xml:space="preserve">and </w:t>
      </w:r>
      <w:r w:rsidRPr="0045355A">
        <w:t>run the models.</w:t>
      </w:r>
    </w:p>
    <w:p w14:paraId="0C8ACA4F" w14:textId="77777777" w:rsidR="00902A0A" w:rsidRPr="0045355A" w:rsidRDefault="00902A0A" w:rsidP="00902A0A">
      <w:pPr>
        <w:pStyle w:val="Heading3"/>
      </w:pPr>
      <w:bookmarkStart w:id="116" w:name="hardware-requirements"/>
      <w:bookmarkStart w:id="117" w:name="_Toc61617418"/>
      <w:bookmarkStart w:id="118" w:name="_Toc61885894"/>
      <w:r>
        <w:t>10</w:t>
      </w:r>
      <w:r w:rsidRPr="0045355A">
        <w:t>.1 Hardware Requirements</w:t>
      </w:r>
      <w:bookmarkEnd w:id="116"/>
      <w:bookmarkEnd w:id="117"/>
      <w:r w:rsidRPr="0045355A">
        <w:t xml:space="preserve"> for the research</w:t>
      </w:r>
      <w:bookmarkEnd w:id="118"/>
    </w:p>
    <w:p w14:paraId="437FE043" w14:textId="77777777" w:rsidR="00902A0A" w:rsidRPr="0045355A" w:rsidRDefault="00902A0A" w:rsidP="00902A0A">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1BCB4096" w14:textId="77777777" w:rsidR="00902A0A" w:rsidRPr="0045355A" w:rsidRDefault="00902A0A" w:rsidP="00902A0A">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5F797097" w14:textId="057EA119" w:rsidR="00902A0A" w:rsidRPr="0045355A" w:rsidRDefault="00902A0A" w:rsidP="00902A0A">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50E1303D" w14:textId="77777777" w:rsidR="00902A0A" w:rsidRPr="0045355A" w:rsidRDefault="00902A0A" w:rsidP="00902A0A">
      <w:pPr>
        <w:pStyle w:val="Heading3"/>
      </w:pPr>
      <w:bookmarkStart w:id="119" w:name="software-requirements"/>
      <w:bookmarkStart w:id="120" w:name="_Toc61617419"/>
      <w:bookmarkStart w:id="121" w:name="_Toc61885895"/>
      <w:r>
        <w:t>10</w:t>
      </w:r>
      <w:r w:rsidRPr="0045355A">
        <w:t>.2 Software Requirements</w:t>
      </w:r>
      <w:bookmarkEnd w:id="119"/>
      <w:bookmarkEnd w:id="120"/>
      <w:r w:rsidRPr="0045355A">
        <w:t xml:space="preserve"> for the research</w:t>
      </w:r>
      <w:bookmarkEnd w:id="121"/>
      <w:r>
        <w:tab/>
      </w:r>
    </w:p>
    <w:tbl>
      <w:tblPr>
        <w:tblStyle w:val="Table"/>
        <w:tblW w:w="1698" w:type="pct"/>
        <w:tblInd w:w="611" w:type="dxa"/>
        <w:tblLook w:val="07E0" w:firstRow="1" w:lastRow="1" w:firstColumn="1" w:lastColumn="1" w:noHBand="1" w:noVBand="1"/>
      </w:tblPr>
      <w:tblGrid>
        <w:gridCol w:w="1576"/>
        <w:gridCol w:w="1619"/>
      </w:tblGrid>
      <w:tr w:rsidR="00902A0A" w:rsidRPr="0045355A" w14:paraId="50B35015" w14:textId="77777777" w:rsidTr="00902A0A">
        <w:tc>
          <w:tcPr>
            <w:tcW w:w="0" w:type="auto"/>
            <w:tcBorders>
              <w:bottom w:val="single" w:sz="0" w:space="0" w:color="auto"/>
              <w:right w:val="single" w:sz="4" w:space="0" w:color="auto"/>
            </w:tcBorders>
            <w:vAlign w:val="center"/>
          </w:tcPr>
          <w:p w14:paraId="6A0476C3" w14:textId="77777777" w:rsidR="00902A0A" w:rsidRPr="0045355A" w:rsidRDefault="00902A0A" w:rsidP="00902A0A">
            <w:pPr>
              <w:pStyle w:val="Compact"/>
            </w:pPr>
            <w:r w:rsidRPr="0045355A">
              <w:t>Software</w:t>
            </w:r>
          </w:p>
        </w:tc>
        <w:tc>
          <w:tcPr>
            <w:tcW w:w="0" w:type="auto"/>
            <w:tcBorders>
              <w:left w:val="single" w:sz="4" w:space="0" w:color="auto"/>
              <w:bottom w:val="single" w:sz="0" w:space="0" w:color="auto"/>
            </w:tcBorders>
            <w:vAlign w:val="center"/>
          </w:tcPr>
          <w:p w14:paraId="484D188A" w14:textId="77777777" w:rsidR="00902A0A" w:rsidRPr="0045355A" w:rsidRDefault="00902A0A" w:rsidP="00902A0A">
            <w:pPr>
              <w:pStyle w:val="Compact"/>
            </w:pPr>
            <w:r w:rsidRPr="0045355A">
              <w:t>Minimum Version</w:t>
            </w:r>
          </w:p>
        </w:tc>
      </w:tr>
      <w:tr w:rsidR="00902A0A" w:rsidRPr="0045355A" w14:paraId="1EFA5F0F" w14:textId="77777777" w:rsidTr="00A93A20">
        <w:trPr>
          <w:trHeight w:val="243"/>
        </w:trPr>
        <w:tc>
          <w:tcPr>
            <w:tcW w:w="0" w:type="auto"/>
            <w:tcBorders>
              <w:right w:val="single" w:sz="4" w:space="0" w:color="auto"/>
            </w:tcBorders>
            <w:vAlign w:val="center"/>
          </w:tcPr>
          <w:p w14:paraId="0A140954" w14:textId="77777777" w:rsidR="00902A0A" w:rsidRPr="0045355A" w:rsidRDefault="00902A0A" w:rsidP="00902A0A">
            <w:pPr>
              <w:pStyle w:val="Compact"/>
            </w:pPr>
            <w:r w:rsidRPr="0045355A">
              <w:t>Python</w:t>
            </w:r>
          </w:p>
        </w:tc>
        <w:tc>
          <w:tcPr>
            <w:tcW w:w="0" w:type="auto"/>
            <w:tcBorders>
              <w:left w:val="single" w:sz="4" w:space="0" w:color="auto"/>
            </w:tcBorders>
            <w:vAlign w:val="center"/>
          </w:tcPr>
          <w:p w14:paraId="3DB68ADF" w14:textId="77777777" w:rsidR="00902A0A" w:rsidRPr="0045355A" w:rsidRDefault="00902A0A" w:rsidP="00902A0A">
            <w:pPr>
              <w:pStyle w:val="Compact"/>
            </w:pPr>
            <w:r w:rsidRPr="0045355A">
              <w:t>&gt;= 3.5</w:t>
            </w:r>
          </w:p>
        </w:tc>
      </w:tr>
      <w:tr w:rsidR="00902A0A" w:rsidRPr="0045355A" w14:paraId="3818F8C5" w14:textId="77777777" w:rsidTr="00902A0A">
        <w:tc>
          <w:tcPr>
            <w:tcW w:w="0" w:type="auto"/>
            <w:tcBorders>
              <w:right w:val="single" w:sz="4" w:space="0" w:color="auto"/>
            </w:tcBorders>
            <w:vAlign w:val="center"/>
          </w:tcPr>
          <w:p w14:paraId="061D9852" w14:textId="77777777" w:rsidR="00902A0A" w:rsidRPr="0045355A" w:rsidRDefault="00902A0A" w:rsidP="00902A0A">
            <w:pPr>
              <w:pStyle w:val="Compact"/>
            </w:pPr>
            <w:r w:rsidRPr="0045355A">
              <w:t>Jupyter Notebook</w:t>
            </w:r>
          </w:p>
        </w:tc>
        <w:tc>
          <w:tcPr>
            <w:tcW w:w="0" w:type="auto"/>
            <w:tcBorders>
              <w:left w:val="single" w:sz="4" w:space="0" w:color="auto"/>
            </w:tcBorders>
            <w:vAlign w:val="center"/>
          </w:tcPr>
          <w:p w14:paraId="38693B69" w14:textId="77777777" w:rsidR="00902A0A" w:rsidRPr="0045355A" w:rsidRDefault="00902A0A" w:rsidP="00902A0A">
            <w:pPr>
              <w:pStyle w:val="Compact"/>
            </w:pPr>
            <w:r w:rsidRPr="0045355A">
              <w:t>&gt;= 6.0</w:t>
            </w:r>
          </w:p>
        </w:tc>
      </w:tr>
      <w:tr w:rsidR="00902A0A" w:rsidRPr="0045355A" w14:paraId="4CAC2378" w14:textId="77777777" w:rsidTr="00902A0A">
        <w:tc>
          <w:tcPr>
            <w:tcW w:w="0" w:type="auto"/>
            <w:tcBorders>
              <w:right w:val="single" w:sz="4" w:space="0" w:color="auto"/>
            </w:tcBorders>
            <w:vAlign w:val="center"/>
          </w:tcPr>
          <w:p w14:paraId="310C7E4D" w14:textId="77777777" w:rsidR="00902A0A" w:rsidRPr="0045355A" w:rsidRDefault="00902A0A" w:rsidP="00902A0A">
            <w:pPr>
              <w:pStyle w:val="Compact"/>
            </w:pPr>
            <w:r w:rsidRPr="0045355A">
              <w:t>Excel</w:t>
            </w:r>
          </w:p>
        </w:tc>
        <w:tc>
          <w:tcPr>
            <w:tcW w:w="0" w:type="auto"/>
            <w:tcBorders>
              <w:left w:val="single" w:sz="4" w:space="0" w:color="auto"/>
            </w:tcBorders>
            <w:vAlign w:val="center"/>
          </w:tcPr>
          <w:p w14:paraId="4756168E" w14:textId="77777777" w:rsidR="00902A0A" w:rsidRPr="0045355A" w:rsidRDefault="00902A0A" w:rsidP="00902A0A">
            <w:pPr>
              <w:pStyle w:val="Compact"/>
            </w:pPr>
            <w:r w:rsidRPr="0045355A">
              <w:t>&gt;= 2007</w:t>
            </w:r>
          </w:p>
        </w:tc>
      </w:tr>
    </w:tbl>
    <w:p w14:paraId="725A088D" w14:textId="77777777" w:rsidR="00902A0A" w:rsidRPr="0045355A" w:rsidRDefault="00902A0A" w:rsidP="00902A0A">
      <w:pPr>
        <w:pStyle w:val="Heading1"/>
      </w:pPr>
      <w:bookmarkStart w:id="122" w:name="research-plan"/>
      <w:bookmarkStart w:id="123" w:name="_Toc61617420"/>
      <w:bookmarkStart w:id="124" w:name="_Toc61885896"/>
      <w:r>
        <w:lastRenderedPageBreak/>
        <w:t>11</w:t>
      </w:r>
      <w:r w:rsidRPr="0045355A">
        <w:t>. Research Plan</w:t>
      </w:r>
      <w:bookmarkEnd w:id="122"/>
      <w:bookmarkEnd w:id="123"/>
      <w:bookmarkEnd w:id="124"/>
    </w:p>
    <w:p w14:paraId="4BA09CBB" w14:textId="77777777" w:rsidR="0015061A" w:rsidRPr="00070EA1" w:rsidRDefault="0015061A" w:rsidP="0015061A">
      <w:pPr>
        <w:pStyle w:val="FirstParagraph"/>
      </w:pPr>
      <w:bookmarkStart w:id="125" w:name="_10._Risk_and"/>
      <w:bookmarkEnd w:id="125"/>
      <w:r w:rsidRPr="00070EA1">
        <w:t xml:space="preserve">The following GANTT chart proposes the timeline for the research and implementation of the project.  </w:t>
      </w:r>
    </w:p>
    <w:p w14:paraId="6BA98E3E" w14:textId="77777777" w:rsidR="0015061A" w:rsidRPr="00070EA1" w:rsidRDefault="0015061A" w:rsidP="0015061A">
      <w:pPr>
        <w:pStyle w:val="BodyText"/>
      </w:pPr>
    </w:p>
    <w:p w14:paraId="62C2D855" w14:textId="77777777" w:rsidR="0015061A" w:rsidRPr="00070EA1" w:rsidRDefault="0015061A" w:rsidP="0015061A">
      <w:pPr>
        <w:pStyle w:val="BodyText"/>
        <w:jc w:val="center"/>
      </w:pPr>
      <w:r w:rsidRPr="00070EA1">
        <w:drawing>
          <wp:inline distT="0" distB="0" distL="0" distR="0" wp14:anchorId="67F21FCD" wp14:editId="4EBADD07">
            <wp:extent cx="6132643" cy="275182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306EBAF" w14:textId="77777777" w:rsidR="00902A0A" w:rsidRDefault="00902A0A" w:rsidP="00902A0A">
      <w:pPr>
        <w:rPr>
          <w:rFonts w:eastAsiaTheme="majorEastAsia"/>
          <w:b/>
          <w:bCs/>
          <w:color w:val="345A8A" w:themeColor="accent1" w:themeShade="B5"/>
          <w:sz w:val="32"/>
          <w:szCs w:val="32"/>
        </w:rPr>
      </w:pPr>
      <w:r>
        <w:br w:type="page"/>
      </w:r>
    </w:p>
    <w:p w14:paraId="3B8C56B1" w14:textId="77777777" w:rsidR="00902A0A" w:rsidRDefault="00902A0A" w:rsidP="00902A0A">
      <w:pPr>
        <w:pStyle w:val="Heading1"/>
      </w:pPr>
      <w:bookmarkStart w:id="126" w:name="_Toc61885897"/>
      <w:r w:rsidRPr="0045355A">
        <w:lastRenderedPageBreak/>
        <w:t>1</w:t>
      </w:r>
      <w:r>
        <w:t>2</w:t>
      </w:r>
      <w:r w:rsidRPr="0045355A">
        <w:t>. Risk and Contingency Plan</w:t>
      </w:r>
      <w:bookmarkStart w:id="127" w:name="references"/>
      <w:bookmarkStart w:id="128" w:name="_Toc61617421"/>
      <w:bookmarkEnd w:id="126"/>
    </w:p>
    <w:p w14:paraId="11E68E09" w14:textId="77777777" w:rsidR="00902A0A" w:rsidRPr="00B266C0" w:rsidRDefault="00902A0A" w:rsidP="00902A0A">
      <w:pPr>
        <w:pStyle w:val="BodyText"/>
      </w:pPr>
    </w:p>
    <w:tbl>
      <w:tblPr>
        <w:tblW w:w="9720" w:type="dxa"/>
        <w:tblLook w:val="04A0" w:firstRow="1" w:lastRow="0" w:firstColumn="1" w:lastColumn="0" w:noHBand="0" w:noVBand="1"/>
      </w:tblPr>
      <w:tblGrid>
        <w:gridCol w:w="2500"/>
        <w:gridCol w:w="3280"/>
        <w:gridCol w:w="3940"/>
      </w:tblGrid>
      <w:tr w:rsidR="00902A0A" w:rsidRPr="00B266C0" w14:paraId="212B3402" w14:textId="77777777" w:rsidTr="00902A0A">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E3AF8F" w14:textId="77777777" w:rsidR="00902A0A" w:rsidRPr="00DE04A5" w:rsidRDefault="00902A0A" w:rsidP="00902A0A">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3DD2D4F2" w14:textId="77777777" w:rsidR="00902A0A" w:rsidRPr="00DE04A5" w:rsidRDefault="00902A0A" w:rsidP="00902A0A">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5C401324" w14:textId="77777777" w:rsidR="00902A0A" w:rsidRPr="00DE04A5" w:rsidRDefault="00902A0A" w:rsidP="00902A0A">
            <w:pPr>
              <w:spacing w:after="0"/>
              <w:jc w:val="center"/>
              <w:rPr>
                <w:b/>
                <w:bCs/>
                <w:color w:val="FFFFFF"/>
                <w:sz w:val="22"/>
                <w:szCs w:val="22"/>
              </w:rPr>
            </w:pPr>
            <w:r w:rsidRPr="00DE04A5">
              <w:rPr>
                <w:b/>
                <w:bCs/>
                <w:color w:val="FFFFFF"/>
                <w:sz w:val="22"/>
                <w:szCs w:val="22"/>
              </w:rPr>
              <w:t>Contingency Plan</w:t>
            </w:r>
          </w:p>
        </w:tc>
      </w:tr>
      <w:tr w:rsidR="00902A0A" w:rsidRPr="00B266C0" w14:paraId="29CDF9ED" w14:textId="77777777" w:rsidTr="00902A0A">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176E1BC" w14:textId="77777777" w:rsidR="00902A0A" w:rsidRPr="00DE04A5" w:rsidRDefault="00902A0A" w:rsidP="00902A0A">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18BE94D5" w14:textId="3D81ED59" w:rsidR="00902A0A" w:rsidRPr="00DE04A5" w:rsidRDefault="00902A0A" w:rsidP="00902A0A">
            <w:pPr>
              <w:spacing w:after="0"/>
              <w:rPr>
                <w:sz w:val="22"/>
                <w:szCs w:val="22"/>
              </w:rPr>
            </w:pPr>
            <w:r w:rsidRPr="00DE04A5">
              <w:rPr>
                <w:sz w:val="22"/>
                <w:szCs w:val="22"/>
              </w:rPr>
              <w:t>Did not receive accurate data</w:t>
            </w:r>
            <w:r w:rsidR="00E3304E">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6260774F" w14:textId="77777777" w:rsidR="00902A0A" w:rsidRPr="00DE04A5" w:rsidRDefault="00902A0A" w:rsidP="00902A0A">
            <w:pPr>
              <w:spacing w:after="0"/>
              <w:rPr>
                <w:sz w:val="22"/>
                <w:szCs w:val="22"/>
              </w:rPr>
            </w:pPr>
            <w:r w:rsidRPr="00DE04A5">
              <w:rPr>
                <w:sz w:val="22"/>
                <w:szCs w:val="22"/>
              </w:rPr>
              <w:t>Leverage a copy of the data stored on Google Drive for the same</w:t>
            </w:r>
          </w:p>
        </w:tc>
      </w:tr>
      <w:tr w:rsidR="00902A0A" w:rsidRPr="00B266C0" w14:paraId="3A17A736" w14:textId="77777777" w:rsidTr="00902A0A">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DF9C5F9" w14:textId="77777777" w:rsidR="00902A0A" w:rsidRPr="00DE04A5" w:rsidRDefault="00902A0A" w:rsidP="00902A0A">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22CC93B" w14:textId="77777777" w:rsidR="00902A0A" w:rsidRPr="00DE04A5" w:rsidRDefault="00902A0A" w:rsidP="00902A0A">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1B30CC3B" w14:textId="77777777" w:rsidR="00902A0A" w:rsidRPr="00DE04A5" w:rsidRDefault="00902A0A" w:rsidP="00902A0A">
            <w:pPr>
              <w:spacing w:after="0"/>
              <w:rPr>
                <w:sz w:val="22"/>
                <w:szCs w:val="22"/>
              </w:rPr>
            </w:pPr>
            <w:r w:rsidRPr="00DE04A5">
              <w:rPr>
                <w:sz w:val="22"/>
                <w:szCs w:val="22"/>
              </w:rPr>
              <w:t>Use an online iPython service like Google Colab to perform the study</w:t>
            </w:r>
          </w:p>
        </w:tc>
      </w:tr>
      <w:tr w:rsidR="00902A0A" w:rsidRPr="00B266C0" w14:paraId="55EEAF65" w14:textId="77777777" w:rsidTr="00902A0A">
        <w:trPr>
          <w:trHeight w:val="1635"/>
        </w:trPr>
        <w:tc>
          <w:tcPr>
            <w:tcW w:w="2500" w:type="dxa"/>
            <w:vMerge/>
            <w:tcBorders>
              <w:top w:val="nil"/>
              <w:left w:val="single" w:sz="4" w:space="0" w:color="auto"/>
              <w:bottom w:val="single" w:sz="4" w:space="0" w:color="auto"/>
              <w:right w:val="single" w:sz="4" w:space="0" w:color="auto"/>
            </w:tcBorders>
            <w:vAlign w:val="center"/>
            <w:hideMark/>
          </w:tcPr>
          <w:p w14:paraId="387689CD"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6914661" w14:textId="77777777" w:rsidR="00902A0A" w:rsidRPr="00DE04A5" w:rsidRDefault="00902A0A" w:rsidP="00902A0A">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7E45C6F5" w14:textId="77777777" w:rsidR="00902A0A" w:rsidRPr="00DE04A5" w:rsidRDefault="00902A0A" w:rsidP="00902A0A">
            <w:pPr>
              <w:spacing w:after="0"/>
              <w:rPr>
                <w:sz w:val="22"/>
                <w:szCs w:val="22"/>
              </w:rPr>
            </w:pPr>
            <w:r w:rsidRPr="00DE04A5">
              <w:rPr>
                <w:sz w:val="22"/>
                <w:szCs w:val="22"/>
              </w:rPr>
              <w:t>Revisit the exploratory data analysis phase and try alternate methods</w:t>
            </w:r>
          </w:p>
        </w:tc>
      </w:tr>
      <w:tr w:rsidR="00902A0A" w:rsidRPr="00B266C0" w14:paraId="0E803C5B" w14:textId="77777777" w:rsidTr="00902A0A">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CBA26A" w14:textId="77777777" w:rsidR="00902A0A" w:rsidRPr="00DE04A5" w:rsidRDefault="00902A0A" w:rsidP="00902A0A">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5F22857D" w14:textId="77777777" w:rsidR="00902A0A" w:rsidRPr="00DE04A5" w:rsidRDefault="00902A0A" w:rsidP="00902A0A">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4A67E31A" w14:textId="77777777" w:rsidR="00902A0A" w:rsidRPr="00DE04A5" w:rsidRDefault="00902A0A" w:rsidP="00902A0A">
            <w:pPr>
              <w:spacing w:after="0"/>
              <w:rPr>
                <w:sz w:val="22"/>
                <w:szCs w:val="22"/>
              </w:rPr>
            </w:pPr>
            <w:r w:rsidRPr="00DE04A5">
              <w:rPr>
                <w:sz w:val="22"/>
                <w:szCs w:val="22"/>
              </w:rPr>
              <w:t>Scale back by filtering modelling techniques prioritized on novelty and usage</w:t>
            </w:r>
          </w:p>
        </w:tc>
      </w:tr>
      <w:tr w:rsidR="00902A0A" w:rsidRPr="00B266C0" w14:paraId="6B5C242F" w14:textId="77777777" w:rsidTr="00902A0A">
        <w:trPr>
          <w:trHeight w:val="1560"/>
        </w:trPr>
        <w:tc>
          <w:tcPr>
            <w:tcW w:w="2500" w:type="dxa"/>
            <w:vMerge/>
            <w:tcBorders>
              <w:top w:val="nil"/>
              <w:left w:val="single" w:sz="4" w:space="0" w:color="auto"/>
              <w:bottom w:val="single" w:sz="4" w:space="0" w:color="auto"/>
              <w:right w:val="single" w:sz="4" w:space="0" w:color="auto"/>
            </w:tcBorders>
            <w:vAlign w:val="center"/>
            <w:hideMark/>
          </w:tcPr>
          <w:p w14:paraId="689835B7"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2519256" w14:textId="77777777" w:rsidR="00902A0A" w:rsidRPr="00DE04A5" w:rsidRDefault="00902A0A" w:rsidP="00902A0A">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7E67B372" w14:textId="3C7B43ED" w:rsidR="00902A0A" w:rsidRPr="00DE04A5" w:rsidRDefault="00902A0A" w:rsidP="00902A0A">
            <w:pPr>
              <w:spacing w:after="0"/>
              <w:rPr>
                <w:sz w:val="22"/>
                <w:szCs w:val="22"/>
              </w:rPr>
            </w:pPr>
            <w:r w:rsidRPr="00DE04A5">
              <w:rPr>
                <w:sz w:val="22"/>
                <w:szCs w:val="22"/>
              </w:rPr>
              <w:t xml:space="preserve">Perform further iterations or go back to exploratory data analysis to review </w:t>
            </w:r>
            <w:r w:rsidR="00E3304E">
              <w:rPr>
                <w:sz w:val="22"/>
                <w:szCs w:val="22"/>
              </w:rPr>
              <w:t xml:space="preserve">the </w:t>
            </w:r>
            <w:r w:rsidRPr="00DE04A5">
              <w:rPr>
                <w:sz w:val="22"/>
                <w:szCs w:val="22"/>
              </w:rPr>
              <w:t>methodology</w:t>
            </w:r>
          </w:p>
        </w:tc>
      </w:tr>
    </w:tbl>
    <w:p w14:paraId="48E4FE02" w14:textId="77777777" w:rsidR="00902A0A" w:rsidRPr="00ED662F" w:rsidRDefault="00902A0A" w:rsidP="00902A0A">
      <w:pPr>
        <w:pStyle w:val="BodyText"/>
        <w:jc w:val="center"/>
      </w:pPr>
      <w:r>
        <w:t>Table 1: Risk and Contingency Plan</w:t>
      </w:r>
    </w:p>
    <w:p w14:paraId="13F171F7" w14:textId="77777777" w:rsidR="00902A0A" w:rsidRDefault="00902A0A" w:rsidP="00902A0A">
      <w:pPr>
        <w:rPr>
          <w:rFonts w:eastAsiaTheme="majorEastAsia"/>
          <w:b/>
          <w:bCs/>
          <w:color w:val="345A8A" w:themeColor="accent1" w:themeShade="B5"/>
          <w:sz w:val="32"/>
          <w:szCs w:val="32"/>
        </w:rPr>
      </w:pPr>
      <w:r>
        <w:br w:type="page"/>
      </w:r>
    </w:p>
    <w:p w14:paraId="30ADBF0A" w14:textId="77777777" w:rsidR="00902A0A" w:rsidRPr="0045355A" w:rsidRDefault="00902A0A" w:rsidP="00902A0A">
      <w:pPr>
        <w:pStyle w:val="Heading1"/>
      </w:pPr>
      <w:bookmarkStart w:id="129" w:name="_Toc61885898"/>
      <w:r w:rsidRPr="0045355A">
        <w:lastRenderedPageBreak/>
        <w:t>References</w:t>
      </w:r>
      <w:bookmarkEnd w:id="127"/>
      <w:bookmarkEnd w:id="128"/>
      <w:bookmarkEnd w:id="129"/>
    </w:p>
    <w:p w14:paraId="14869FDA" w14:textId="77777777" w:rsidR="00902A0A" w:rsidRPr="00D73523" w:rsidRDefault="00902A0A" w:rsidP="00902A0A">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0BAF3109" w14:textId="77777777" w:rsidR="00902A0A" w:rsidRPr="00D73523" w:rsidRDefault="00902A0A" w:rsidP="00902A0A">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5AF8DAA5" w14:textId="77777777" w:rsidR="00902A0A" w:rsidRPr="00D73523" w:rsidRDefault="00902A0A" w:rsidP="00902A0A">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17E8C482" w14:textId="77777777" w:rsidR="00902A0A" w:rsidRPr="00D73523" w:rsidRDefault="00902A0A" w:rsidP="00902A0A">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7C77D87" w14:textId="77777777" w:rsidR="00902A0A" w:rsidRPr="00D73523" w:rsidRDefault="00902A0A" w:rsidP="00902A0A">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1B2776C4" w14:textId="77777777" w:rsidR="00902A0A" w:rsidRPr="00D73523" w:rsidRDefault="00902A0A" w:rsidP="00902A0A">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5404050F" w14:textId="77777777" w:rsidR="00902A0A" w:rsidRPr="00D73523" w:rsidRDefault="00902A0A" w:rsidP="00902A0A">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3942F1B5" w14:textId="77777777" w:rsidR="00902A0A" w:rsidRPr="00D73523" w:rsidRDefault="00902A0A" w:rsidP="00902A0A">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583F7DC0" w14:textId="77777777" w:rsidR="00902A0A" w:rsidRPr="00D73523" w:rsidRDefault="00902A0A" w:rsidP="00902A0A">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16C81627" w14:textId="77777777" w:rsidR="00902A0A" w:rsidRPr="00D73523" w:rsidRDefault="00902A0A" w:rsidP="00902A0A">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1506A31F" w14:textId="77777777" w:rsidR="00902A0A" w:rsidRPr="00D73523" w:rsidRDefault="00902A0A" w:rsidP="00902A0A">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3AACA4A5" w14:textId="77777777" w:rsidR="00902A0A" w:rsidRPr="00D73523" w:rsidRDefault="00902A0A" w:rsidP="00902A0A">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0C351341" w14:textId="77777777" w:rsidR="00902A0A" w:rsidRPr="00D73523" w:rsidRDefault="00902A0A" w:rsidP="00902A0A">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6B3058C3" w14:textId="77777777" w:rsidR="00902A0A" w:rsidRPr="00D73523" w:rsidRDefault="00902A0A" w:rsidP="00902A0A">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38CA1ADD" w14:textId="77777777" w:rsidR="00902A0A" w:rsidRPr="00D73523" w:rsidRDefault="00902A0A" w:rsidP="00902A0A">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3C756B06" w14:textId="77777777" w:rsidR="00902A0A" w:rsidRPr="00D73523" w:rsidRDefault="00902A0A" w:rsidP="00902A0A">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7F979DBE" w14:textId="77777777" w:rsidR="00902A0A" w:rsidRPr="00D73523" w:rsidRDefault="00902A0A" w:rsidP="00902A0A">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768B76AF" w14:textId="77777777" w:rsidR="00902A0A" w:rsidRPr="00D73523" w:rsidRDefault="00902A0A" w:rsidP="00902A0A">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5F5510BB" w14:textId="77777777" w:rsidR="00902A0A" w:rsidRPr="00D73523" w:rsidRDefault="00902A0A" w:rsidP="00902A0A">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5D6FCB32" w14:textId="77777777" w:rsidR="00902A0A" w:rsidRPr="00D73523" w:rsidRDefault="00902A0A" w:rsidP="00902A0A">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6683532E" w14:textId="24D32145" w:rsidR="00C11AB9" w:rsidRPr="00C11AB9" w:rsidRDefault="00902A0A" w:rsidP="00902A0A">
      <w:pPr>
        <w:pStyle w:val="BodyText"/>
      </w:pPr>
      <w:r w:rsidRPr="00DE1C06">
        <w:fldChar w:fldCharType="end"/>
      </w:r>
    </w:p>
    <w:p w14:paraId="1D9C17D1" w14:textId="77777777" w:rsidR="00350A6B" w:rsidRPr="00070EA1" w:rsidRDefault="00350A6B" w:rsidP="00517E79">
      <w:pPr>
        <w:pStyle w:val="Heading1"/>
      </w:pPr>
    </w:p>
    <w:sectPr w:rsidR="00350A6B" w:rsidRPr="00070EA1" w:rsidSect="00A9003E">
      <w:footerReference w:type="default" r:id="rId28"/>
      <w:pgSz w:w="12240" w:h="15840"/>
      <w:pgMar w:top="117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15DF17" w14:textId="77777777" w:rsidR="00A10334" w:rsidRDefault="00A10334" w:rsidP="00F74708">
      <w:r>
        <w:separator/>
      </w:r>
    </w:p>
  </w:endnote>
  <w:endnote w:type="continuationSeparator" w:id="0">
    <w:p w14:paraId="475D304E" w14:textId="77777777" w:rsidR="00A10334" w:rsidRDefault="00A10334"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49140"/>
      <w:docPartObj>
        <w:docPartGallery w:val="Page Numbers (Bottom of Page)"/>
        <w:docPartUnique/>
      </w:docPartObj>
    </w:sdtPr>
    <w:sdtContent>
      <w:p w14:paraId="1F8C52EE" w14:textId="3857B08E" w:rsidR="00220B96" w:rsidRDefault="00220B9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20B96" w:rsidRDefault="00220B9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AA9E7" w14:textId="77777777" w:rsidR="00A10334" w:rsidRDefault="00A10334" w:rsidP="00F74708">
      <w:r>
        <w:separator/>
      </w:r>
    </w:p>
  </w:footnote>
  <w:footnote w:type="continuationSeparator" w:id="0">
    <w:p w14:paraId="699736ED" w14:textId="77777777" w:rsidR="00A10334" w:rsidRDefault="00A10334"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3A0"/>
    <w:rsid w:val="000029D9"/>
    <w:rsid w:val="00004967"/>
    <w:rsid w:val="00006089"/>
    <w:rsid w:val="000067D5"/>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76EA8"/>
    <w:rsid w:val="000802DD"/>
    <w:rsid w:val="000807CC"/>
    <w:rsid w:val="00081333"/>
    <w:rsid w:val="00081896"/>
    <w:rsid w:val="00082CFB"/>
    <w:rsid w:val="00083950"/>
    <w:rsid w:val="00084849"/>
    <w:rsid w:val="0008492A"/>
    <w:rsid w:val="00085FDF"/>
    <w:rsid w:val="00087876"/>
    <w:rsid w:val="00090480"/>
    <w:rsid w:val="00090BF1"/>
    <w:rsid w:val="00090D3F"/>
    <w:rsid w:val="00092914"/>
    <w:rsid w:val="00092C33"/>
    <w:rsid w:val="000933E9"/>
    <w:rsid w:val="00093A85"/>
    <w:rsid w:val="00094970"/>
    <w:rsid w:val="000A0D42"/>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039D"/>
    <w:rsid w:val="000C1648"/>
    <w:rsid w:val="000C3583"/>
    <w:rsid w:val="000C6757"/>
    <w:rsid w:val="000C68B3"/>
    <w:rsid w:val="000C6DB4"/>
    <w:rsid w:val="000C781A"/>
    <w:rsid w:val="000D0F97"/>
    <w:rsid w:val="000D2ABE"/>
    <w:rsid w:val="000D3011"/>
    <w:rsid w:val="000D54E0"/>
    <w:rsid w:val="000D7180"/>
    <w:rsid w:val="000D7C0E"/>
    <w:rsid w:val="000E05DA"/>
    <w:rsid w:val="000E2437"/>
    <w:rsid w:val="000E2C46"/>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2AC"/>
    <w:rsid w:val="00191400"/>
    <w:rsid w:val="0019205E"/>
    <w:rsid w:val="00192F68"/>
    <w:rsid w:val="00193425"/>
    <w:rsid w:val="0019430F"/>
    <w:rsid w:val="00194EF0"/>
    <w:rsid w:val="00195137"/>
    <w:rsid w:val="00195D63"/>
    <w:rsid w:val="0019621D"/>
    <w:rsid w:val="00196E6C"/>
    <w:rsid w:val="001A04BE"/>
    <w:rsid w:val="001A1512"/>
    <w:rsid w:val="001A1D5E"/>
    <w:rsid w:val="001A424A"/>
    <w:rsid w:val="001A4BA9"/>
    <w:rsid w:val="001A68BE"/>
    <w:rsid w:val="001A7C29"/>
    <w:rsid w:val="001A7DAD"/>
    <w:rsid w:val="001A7E2F"/>
    <w:rsid w:val="001A7F7A"/>
    <w:rsid w:val="001B098A"/>
    <w:rsid w:val="001B249B"/>
    <w:rsid w:val="001B31F3"/>
    <w:rsid w:val="001B3970"/>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0718"/>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805"/>
    <w:rsid w:val="002270F0"/>
    <w:rsid w:val="002306AC"/>
    <w:rsid w:val="00230AB2"/>
    <w:rsid w:val="00230F6A"/>
    <w:rsid w:val="0023472C"/>
    <w:rsid w:val="00234D90"/>
    <w:rsid w:val="00234E45"/>
    <w:rsid w:val="00236691"/>
    <w:rsid w:val="00237259"/>
    <w:rsid w:val="00237FB8"/>
    <w:rsid w:val="002404A7"/>
    <w:rsid w:val="00240B7A"/>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283"/>
    <w:rsid w:val="002B649F"/>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17C2F"/>
    <w:rsid w:val="00320478"/>
    <w:rsid w:val="003206C4"/>
    <w:rsid w:val="00320820"/>
    <w:rsid w:val="003211AF"/>
    <w:rsid w:val="00322561"/>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73BB"/>
    <w:rsid w:val="003673FF"/>
    <w:rsid w:val="00367C90"/>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2D8"/>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F77"/>
    <w:rsid w:val="003B513E"/>
    <w:rsid w:val="003B5CC4"/>
    <w:rsid w:val="003B6461"/>
    <w:rsid w:val="003B6959"/>
    <w:rsid w:val="003C277F"/>
    <w:rsid w:val="003C27F5"/>
    <w:rsid w:val="003C35F9"/>
    <w:rsid w:val="003C4225"/>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075"/>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6282B"/>
    <w:rsid w:val="00462DBD"/>
    <w:rsid w:val="00463BD7"/>
    <w:rsid w:val="00463E0D"/>
    <w:rsid w:val="00464D86"/>
    <w:rsid w:val="0046516E"/>
    <w:rsid w:val="00465829"/>
    <w:rsid w:val="004659AE"/>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74F"/>
    <w:rsid w:val="00501FED"/>
    <w:rsid w:val="0050244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2C73"/>
    <w:rsid w:val="00542FDB"/>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789F"/>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7261"/>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6F7FEF"/>
    <w:rsid w:val="007013AB"/>
    <w:rsid w:val="0070185B"/>
    <w:rsid w:val="00702889"/>
    <w:rsid w:val="00702DA3"/>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3C2C"/>
    <w:rsid w:val="0073414C"/>
    <w:rsid w:val="007341E5"/>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1CA8"/>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F5D"/>
    <w:rsid w:val="0079471E"/>
    <w:rsid w:val="00795183"/>
    <w:rsid w:val="00796937"/>
    <w:rsid w:val="007969BE"/>
    <w:rsid w:val="00796AA6"/>
    <w:rsid w:val="007A0887"/>
    <w:rsid w:val="007A1C49"/>
    <w:rsid w:val="007A1E9B"/>
    <w:rsid w:val="007A465A"/>
    <w:rsid w:val="007A5523"/>
    <w:rsid w:val="007A6382"/>
    <w:rsid w:val="007A64E6"/>
    <w:rsid w:val="007A686E"/>
    <w:rsid w:val="007A79BC"/>
    <w:rsid w:val="007A7AF3"/>
    <w:rsid w:val="007B02B3"/>
    <w:rsid w:val="007B4C66"/>
    <w:rsid w:val="007B7D4A"/>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284"/>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4C4B"/>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3C3"/>
    <w:rsid w:val="008A006E"/>
    <w:rsid w:val="008A03ED"/>
    <w:rsid w:val="008A0A7A"/>
    <w:rsid w:val="008A2101"/>
    <w:rsid w:val="008A2812"/>
    <w:rsid w:val="008A2B1B"/>
    <w:rsid w:val="008A370C"/>
    <w:rsid w:val="008A3ABD"/>
    <w:rsid w:val="008A408B"/>
    <w:rsid w:val="008A43A6"/>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99E"/>
    <w:rsid w:val="00907B4B"/>
    <w:rsid w:val="009102D5"/>
    <w:rsid w:val="009118F4"/>
    <w:rsid w:val="00911C82"/>
    <w:rsid w:val="00912858"/>
    <w:rsid w:val="00912A17"/>
    <w:rsid w:val="00914726"/>
    <w:rsid w:val="00916600"/>
    <w:rsid w:val="00916DC3"/>
    <w:rsid w:val="00920150"/>
    <w:rsid w:val="00920363"/>
    <w:rsid w:val="0092076E"/>
    <w:rsid w:val="0092079B"/>
    <w:rsid w:val="00920E2F"/>
    <w:rsid w:val="00922F5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979"/>
    <w:rsid w:val="00996FED"/>
    <w:rsid w:val="00997185"/>
    <w:rsid w:val="009A18CF"/>
    <w:rsid w:val="009A2592"/>
    <w:rsid w:val="009A2716"/>
    <w:rsid w:val="009A2AFD"/>
    <w:rsid w:val="009A2D04"/>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0334"/>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573"/>
    <w:rsid w:val="00A5499F"/>
    <w:rsid w:val="00A559C8"/>
    <w:rsid w:val="00A55C42"/>
    <w:rsid w:val="00A56161"/>
    <w:rsid w:val="00A56B97"/>
    <w:rsid w:val="00A56BCD"/>
    <w:rsid w:val="00A6039E"/>
    <w:rsid w:val="00A60577"/>
    <w:rsid w:val="00A6124E"/>
    <w:rsid w:val="00A61254"/>
    <w:rsid w:val="00A6140D"/>
    <w:rsid w:val="00A62296"/>
    <w:rsid w:val="00A65906"/>
    <w:rsid w:val="00A66C07"/>
    <w:rsid w:val="00A66DE4"/>
    <w:rsid w:val="00A707EB"/>
    <w:rsid w:val="00A70F41"/>
    <w:rsid w:val="00A72048"/>
    <w:rsid w:val="00A734D7"/>
    <w:rsid w:val="00A73CBB"/>
    <w:rsid w:val="00A75503"/>
    <w:rsid w:val="00A76D93"/>
    <w:rsid w:val="00A77783"/>
    <w:rsid w:val="00A80980"/>
    <w:rsid w:val="00A81919"/>
    <w:rsid w:val="00A82004"/>
    <w:rsid w:val="00A82310"/>
    <w:rsid w:val="00A82BB7"/>
    <w:rsid w:val="00A836C2"/>
    <w:rsid w:val="00A850AC"/>
    <w:rsid w:val="00A869BC"/>
    <w:rsid w:val="00A87AC4"/>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E6B"/>
    <w:rsid w:val="00AC5039"/>
    <w:rsid w:val="00AC69A7"/>
    <w:rsid w:val="00AC6F0A"/>
    <w:rsid w:val="00AC6FAC"/>
    <w:rsid w:val="00AD2C5E"/>
    <w:rsid w:val="00AD2CD3"/>
    <w:rsid w:val="00AD35CD"/>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286B"/>
    <w:rsid w:val="00B2421D"/>
    <w:rsid w:val="00B24849"/>
    <w:rsid w:val="00B24BF4"/>
    <w:rsid w:val="00B24D53"/>
    <w:rsid w:val="00B2514F"/>
    <w:rsid w:val="00B26665"/>
    <w:rsid w:val="00B266C0"/>
    <w:rsid w:val="00B275B6"/>
    <w:rsid w:val="00B27C1A"/>
    <w:rsid w:val="00B3025A"/>
    <w:rsid w:val="00B30DA7"/>
    <w:rsid w:val="00B31CD7"/>
    <w:rsid w:val="00B31E92"/>
    <w:rsid w:val="00B32437"/>
    <w:rsid w:val="00B3353A"/>
    <w:rsid w:val="00B335CD"/>
    <w:rsid w:val="00B33B7F"/>
    <w:rsid w:val="00B34E40"/>
    <w:rsid w:val="00B354C1"/>
    <w:rsid w:val="00B35828"/>
    <w:rsid w:val="00B35D4C"/>
    <w:rsid w:val="00B36607"/>
    <w:rsid w:val="00B36DF4"/>
    <w:rsid w:val="00B401B8"/>
    <w:rsid w:val="00B434B6"/>
    <w:rsid w:val="00B46C5B"/>
    <w:rsid w:val="00B46E15"/>
    <w:rsid w:val="00B46E60"/>
    <w:rsid w:val="00B47559"/>
    <w:rsid w:val="00B47949"/>
    <w:rsid w:val="00B52806"/>
    <w:rsid w:val="00B52F86"/>
    <w:rsid w:val="00B5332E"/>
    <w:rsid w:val="00B54729"/>
    <w:rsid w:val="00B54DDB"/>
    <w:rsid w:val="00B56188"/>
    <w:rsid w:val="00B56360"/>
    <w:rsid w:val="00B57E9F"/>
    <w:rsid w:val="00B57FB1"/>
    <w:rsid w:val="00B62C74"/>
    <w:rsid w:val="00B63FA9"/>
    <w:rsid w:val="00B65E29"/>
    <w:rsid w:val="00B66ECC"/>
    <w:rsid w:val="00B70B94"/>
    <w:rsid w:val="00B70D43"/>
    <w:rsid w:val="00B71A31"/>
    <w:rsid w:val="00B71ACD"/>
    <w:rsid w:val="00B71C3D"/>
    <w:rsid w:val="00B72D53"/>
    <w:rsid w:val="00B736C5"/>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4484"/>
    <w:rsid w:val="00B9681C"/>
    <w:rsid w:val="00BA030D"/>
    <w:rsid w:val="00BA0988"/>
    <w:rsid w:val="00BA11FA"/>
    <w:rsid w:val="00BA2197"/>
    <w:rsid w:val="00BA2DE3"/>
    <w:rsid w:val="00BA3D84"/>
    <w:rsid w:val="00BA403F"/>
    <w:rsid w:val="00BA487D"/>
    <w:rsid w:val="00BA4B2C"/>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9ED"/>
    <w:rsid w:val="00BC2048"/>
    <w:rsid w:val="00BC39C5"/>
    <w:rsid w:val="00BC3B40"/>
    <w:rsid w:val="00BC48D5"/>
    <w:rsid w:val="00BC57C0"/>
    <w:rsid w:val="00BD116F"/>
    <w:rsid w:val="00BD1B9B"/>
    <w:rsid w:val="00BD2A4F"/>
    <w:rsid w:val="00BD3073"/>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69C8"/>
    <w:rsid w:val="00BE7144"/>
    <w:rsid w:val="00BE7B05"/>
    <w:rsid w:val="00BF08D3"/>
    <w:rsid w:val="00BF0AC7"/>
    <w:rsid w:val="00BF0DD6"/>
    <w:rsid w:val="00BF2200"/>
    <w:rsid w:val="00BF2B67"/>
    <w:rsid w:val="00BF2F7C"/>
    <w:rsid w:val="00BF3455"/>
    <w:rsid w:val="00BF39AE"/>
    <w:rsid w:val="00BF401A"/>
    <w:rsid w:val="00BF42A8"/>
    <w:rsid w:val="00BF6465"/>
    <w:rsid w:val="00BF664B"/>
    <w:rsid w:val="00C00C3C"/>
    <w:rsid w:val="00C012B7"/>
    <w:rsid w:val="00C027B3"/>
    <w:rsid w:val="00C02F89"/>
    <w:rsid w:val="00C03A45"/>
    <w:rsid w:val="00C03D16"/>
    <w:rsid w:val="00C03EDD"/>
    <w:rsid w:val="00C040C2"/>
    <w:rsid w:val="00C04BBB"/>
    <w:rsid w:val="00C05060"/>
    <w:rsid w:val="00C052B7"/>
    <w:rsid w:val="00C05804"/>
    <w:rsid w:val="00C0592D"/>
    <w:rsid w:val="00C05CAA"/>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112"/>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387F"/>
    <w:rsid w:val="00CE4DCD"/>
    <w:rsid w:val="00CE5B6A"/>
    <w:rsid w:val="00CE5E88"/>
    <w:rsid w:val="00CE65F0"/>
    <w:rsid w:val="00CE69CE"/>
    <w:rsid w:val="00CE6A43"/>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1C6"/>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49BA"/>
    <w:rsid w:val="00D65962"/>
    <w:rsid w:val="00D65D28"/>
    <w:rsid w:val="00D66650"/>
    <w:rsid w:val="00D670F7"/>
    <w:rsid w:val="00D67D31"/>
    <w:rsid w:val="00D70F91"/>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0D3B"/>
    <w:rsid w:val="00DB1BA3"/>
    <w:rsid w:val="00DB2592"/>
    <w:rsid w:val="00DB7FA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611"/>
    <w:rsid w:val="00E829C3"/>
    <w:rsid w:val="00E82B1B"/>
    <w:rsid w:val="00E82F8D"/>
    <w:rsid w:val="00E843E1"/>
    <w:rsid w:val="00E869B1"/>
    <w:rsid w:val="00E86DB8"/>
    <w:rsid w:val="00E914E2"/>
    <w:rsid w:val="00E9150A"/>
    <w:rsid w:val="00E91779"/>
    <w:rsid w:val="00E940CB"/>
    <w:rsid w:val="00E948F0"/>
    <w:rsid w:val="00E94DE3"/>
    <w:rsid w:val="00E973BA"/>
    <w:rsid w:val="00EA012E"/>
    <w:rsid w:val="00EA0537"/>
    <w:rsid w:val="00EA1764"/>
    <w:rsid w:val="00EA2156"/>
    <w:rsid w:val="00EA2EF9"/>
    <w:rsid w:val="00EA437F"/>
    <w:rsid w:val="00EA52D5"/>
    <w:rsid w:val="00EA72BA"/>
    <w:rsid w:val="00EB00B3"/>
    <w:rsid w:val="00EB0A25"/>
    <w:rsid w:val="00EB0ABC"/>
    <w:rsid w:val="00EB1026"/>
    <w:rsid w:val="00EB1290"/>
    <w:rsid w:val="00EB296B"/>
    <w:rsid w:val="00EB491B"/>
    <w:rsid w:val="00EB4D0F"/>
    <w:rsid w:val="00EB6166"/>
    <w:rsid w:val="00EB735A"/>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F00328"/>
    <w:rsid w:val="00F022A1"/>
    <w:rsid w:val="00F0480E"/>
    <w:rsid w:val="00F053B1"/>
    <w:rsid w:val="00F054D2"/>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FF2"/>
    <w:rsid w:val="00F515A2"/>
    <w:rsid w:val="00F5204E"/>
    <w:rsid w:val="00F52C75"/>
    <w:rsid w:val="00F52E33"/>
    <w:rsid w:val="00F536C5"/>
    <w:rsid w:val="00F53A76"/>
    <w:rsid w:val="00F53E71"/>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6813"/>
    <w:rsid w:val="00F86DDE"/>
    <w:rsid w:val="00F87BF5"/>
    <w:rsid w:val="00F87CC4"/>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0E5"/>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app.diagrams.ne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65E486-F658-43C1-8D3A-3D26711AA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88</Pages>
  <Words>47279</Words>
  <Characters>269493</Characters>
  <Application>Microsoft Office Word</Application>
  <DocSecurity>0</DocSecurity>
  <Lines>2245</Lines>
  <Paragraphs>63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1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20</cp:revision>
  <cp:lastPrinted>2021-03-28T21:01:00Z</cp:lastPrinted>
  <dcterms:created xsi:type="dcterms:W3CDTF">2021-05-13T18:35:00Z</dcterms:created>
  <dcterms:modified xsi:type="dcterms:W3CDTF">2021-05-13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